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8182EA" w14:textId="77777777" w:rsidR="00541F53" w:rsidRPr="00541F53" w:rsidRDefault="00051883" w:rsidP="00541F53">
      <w:pPr>
        <w:spacing w:line="240" w:lineRule="auto"/>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lang w:val="en-US"/>
        </w:rPr>
        <w:t>ANDROID BASED BOOKKEEPING APPLICATION DEVELOPMENT FOR SMALL BUSINESS OWNERS</w:t>
      </w:r>
    </w:p>
    <w:p w14:paraId="7C8823CB" w14:textId="77777777" w:rsidR="000E011E" w:rsidRPr="00541F53" w:rsidRDefault="000E011E" w:rsidP="00541F53">
      <w:pPr>
        <w:spacing w:line="240" w:lineRule="auto"/>
        <w:rPr>
          <w:rFonts w:ascii="Times New Roman" w:eastAsia="Times New Roman" w:hAnsi="Times New Roman" w:cs="Times New Roman"/>
          <w:sz w:val="20"/>
          <w:szCs w:val="20"/>
        </w:rPr>
        <w:sectPr w:rsidR="000E011E" w:rsidRPr="00541F53">
          <w:pgSz w:w="11909" w:h="16834"/>
          <w:pgMar w:top="1440" w:right="1440" w:bottom="1440" w:left="1440" w:header="720" w:footer="720" w:gutter="0"/>
          <w:pgNumType w:start="1"/>
          <w:cols w:space="720"/>
        </w:sectPr>
      </w:pPr>
    </w:p>
    <w:p w14:paraId="0DD22C51" w14:textId="77777777" w:rsidR="000E011E" w:rsidRPr="00CC4082" w:rsidRDefault="00CC4082">
      <w:pPr>
        <w:spacing w:before="360" w:after="4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lastRenderedPageBreak/>
        <w:t>Yeni Priatnasari</w:t>
      </w:r>
    </w:p>
    <w:p w14:paraId="52FAE5C8" w14:textId="77777777"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Accounting Department </w:t>
      </w:r>
    </w:p>
    <w:p w14:paraId="7E4E18FF" w14:textId="77777777"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oliteknik Harapan Bersama</w:t>
      </w:r>
    </w:p>
    <w:p w14:paraId="1521EBB2" w14:textId="77777777"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Tegal Indonesia</w:t>
      </w:r>
    </w:p>
    <w:p w14:paraId="515BC548" w14:textId="77777777"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yeni.priatna@gmail.com</w:t>
      </w:r>
    </w:p>
    <w:p w14:paraId="48AC4F25" w14:textId="77777777" w:rsidR="000E011E" w:rsidRPr="00CC4082" w:rsidRDefault="00CC4082">
      <w:pPr>
        <w:spacing w:before="360" w:after="40" w:line="24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Hetika</w:t>
      </w:r>
    </w:p>
    <w:p w14:paraId="15651F2D" w14:textId="77777777"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ccounting Department</w:t>
      </w:r>
    </w:p>
    <w:p w14:paraId="6369C7EE" w14:textId="77777777"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oliteknik Harapan Bersama</w:t>
      </w:r>
    </w:p>
    <w:p w14:paraId="6C27D358" w14:textId="77777777"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Tegal, Indonesia</w:t>
      </w:r>
    </w:p>
    <w:p w14:paraId="4EE3C7A9" w14:textId="77777777" w:rsidR="000E011E" w:rsidRDefault="004C6E56">
      <w:pPr>
        <w:spacing w:line="240" w:lineRule="auto"/>
        <w:jc w:val="center"/>
        <w:rPr>
          <w:rFonts w:ascii="Times New Roman" w:eastAsia="Times New Roman" w:hAnsi="Times New Roman" w:cs="Times New Roman"/>
          <w:sz w:val="20"/>
          <w:szCs w:val="20"/>
          <w:lang w:val="en-US"/>
        </w:rPr>
      </w:pPr>
      <w:hyperlink r:id="rId8" w:history="1">
        <w:r w:rsidR="0000158C" w:rsidRPr="00B74FA5">
          <w:rPr>
            <w:rStyle w:val="Hyperlink"/>
            <w:rFonts w:ascii="Times New Roman" w:eastAsia="Times New Roman" w:hAnsi="Times New Roman" w:cs="Times New Roman"/>
            <w:sz w:val="20"/>
            <w:szCs w:val="20"/>
            <w:lang w:val="en-US"/>
          </w:rPr>
          <w:t>hetika_tika@gmail.com</w:t>
        </w:r>
      </w:hyperlink>
    </w:p>
    <w:p w14:paraId="136F7F6E" w14:textId="77777777" w:rsidR="0000158C" w:rsidRDefault="0000158C">
      <w:pPr>
        <w:spacing w:line="240" w:lineRule="auto"/>
        <w:jc w:val="center"/>
        <w:rPr>
          <w:rFonts w:ascii="Times New Roman" w:eastAsia="Times New Roman" w:hAnsi="Times New Roman" w:cs="Times New Roman"/>
          <w:sz w:val="20"/>
          <w:szCs w:val="20"/>
          <w:lang w:val="en-US"/>
        </w:rPr>
      </w:pPr>
    </w:p>
    <w:p w14:paraId="37785B0E" w14:textId="77777777" w:rsidR="0000158C" w:rsidRDefault="0000158C">
      <w:pPr>
        <w:spacing w:line="240" w:lineRule="auto"/>
        <w:jc w:val="center"/>
        <w:rPr>
          <w:rFonts w:ascii="Times New Roman" w:eastAsia="Times New Roman" w:hAnsi="Times New Roman" w:cs="Times New Roman"/>
          <w:sz w:val="20"/>
          <w:szCs w:val="20"/>
          <w:lang w:val="en-US"/>
        </w:rPr>
      </w:pPr>
    </w:p>
    <w:p w14:paraId="1F49F57D" w14:textId="77777777" w:rsidR="0000158C" w:rsidRDefault="0000158C">
      <w:pPr>
        <w:spacing w:line="240" w:lineRule="auto"/>
        <w:jc w:val="center"/>
        <w:rPr>
          <w:rFonts w:ascii="Times New Roman" w:eastAsia="Times New Roman" w:hAnsi="Times New Roman" w:cs="Times New Roman"/>
          <w:sz w:val="20"/>
          <w:szCs w:val="20"/>
          <w:lang w:val="en-US"/>
        </w:rPr>
      </w:pPr>
    </w:p>
    <w:p w14:paraId="735B883C" w14:textId="77777777" w:rsidR="0000158C" w:rsidRDefault="0000158C">
      <w:pPr>
        <w:spacing w:line="240" w:lineRule="auto"/>
        <w:jc w:val="center"/>
        <w:rPr>
          <w:rFonts w:ascii="Times New Roman" w:eastAsia="Times New Roman" w:hAnsi="Times New Roman" w:cs="Times New Roman"/>
          <w:sz w:val="20"/>
          <w:szCs w:val="20"/>
          <w:lang w:val="en-US"/>
        </w:rPr>
      </w:pPr>
    </w:p>
    <w:p w14:paraId="19865F1C" w14:textId="77777777" w:rsidR="0000158C" w:rsidRDefault="0000158C">
      <w:pPr>
        <w:spacing w:line="240" w:lineRule="auto"/>
        <w:jc w:val="center"/>
        <w:rPr>
          <w:rFonts w:ascii="Times New Roman" w:eastAsia="Times New Roman" w:hAnsi="Times New Roman" w:cs="Times New Roman"/>
          <w:sz w:val="20"/>
          <w:szCs w:val="20"/>
          <w:lang w:val="en-US"/>
        </w:rPr>
      </w:pPr>
    </w:p>
    <w:p w14:paraId="52FB6BA5" w14:textId="77777777"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Vembri Rian Diansyah</w:t>
      </w:r>
    </w:p>
    <w:p w14:paraId="125D74CE" w14:textId="77777777"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Informatic and Technology Department</w:t>
      </w:r>
    </w:p>
    <w:p w14:paraId="2656D0D7" w14:textId="77777777"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Politeknik Harapan Bersama</w:t>
      </w:r>
    </w:p>
    <w:p w14:paraId="6B967EF3" w14:textId="77777777"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Tegal, Indonesia</w:t>
      </w:r>
    </w:p>
    <w:p w14:paraId="07912EFC" w14:textId="77777777"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vembrivrd@gmail.com</w:t>
      </w:r>
    </w:p>
    <w:p w14:paraId="67C43304" w14:textId="77777777" w:rsidR="0000158C" w:rsidRDefault="0000158C">
      <w:pPr>
        <w:spacing w:line="240" w:lineRule="auto"/>
        <w:jc w:val="center"/>
        <w:rPr>
          <w:rFonts w:ascii="Times New Roman" w:eastAsia="Times New Roman" w:hAnsi="Times New Roman" w:cs="Times New Roman"/>
          <w:sz w:val="20"/>
          <w:szCs w:val="20"/>
          <w:lang w:val="en-US"/>
        </w:rPr>
      </w:pPr>
    </w:p>
    <w:p w14:paraId="6CE60681" w14:textId="77777777" w:rsidR="0000158C" w:rsidRDefault="0000158C">
      <w:pPr>
        <w:spacing w:line="240" w:lineRule="auto"/>
        <w:jc w:val="center"/>
        <w:rPr>
          <w:rFonts w:ascii="Times New Roman" w:eastAsia="Times New Roman" w:hAnsi="Times New Roman" w:cs="Times New Roman"/>
          <w:sz w:val="20"/>
          <w:szCs w:val="20"/>
          <w:lang w:val="en-US"/>
        </w:rPr>
      </w:pPr>
    </w:p>
    <w:p w14:paraId="4F946BD6" w14:textId="77777777" w:rsidR="0000158C" w:rsidRDefault="0000158C">
      <w:pPr>
        <w:spacing w:line="240" w:lineRule="auto"/>
        <w:jc w:val="center"/>
        <w:rPr>
          <w:rFonts w:ascii="Times New Roman" w:eastAsia="Times New Roman" w:hAnsi="Times New Roman" w:cs="Times New Roman"/>
          <w:sz w:val="20"/>
          <w:szCs w:val="20"/>
          <w:lang w:val="en-US"/>
        </w:rPr>
      </w:pPr>
    </w:p>
    <w:p w14:paraId="0BF9DD04" w14:textId="77777777" w:rsidR="0000158C" w:rsidRDefault="0000158C">
      <w:pPr>
        <w:spacing w:line="240" w:lineRule="auto"/>
        <w:jc w:val="center"/>
        <w:rPr>
          <w:rFonts w:ascii="Times New Roman" w:eastAsia="Times New Roman" w:hAnsi="Times New Roman" w:cs="Times New Roman"/>
          <w:sz w:val="20"/>
          <w:szCs w:val="20"/>
          <w:lang w:val="en-US"/>
        </w:rPr>
      </w:pPr>
    </w:p>
    <w:p w14:paraId="0BA0A7FD" w14:textId="77777777" w:rsidR="0000158C" w:rsidRDefault="0000158C">
      <w:pPr>
        <w:spacing w:line="240" w:lineRule="auto"/>
        <w:jc w:val="center"/>
        <w:rPr>
          <w:rFonts w:ascii="Times New Roman" w:eastAsia="Times New Roman" w:hAnsi="Times New Roman" w:cs="Times New Roman"/>
          <w:sz w:val="20"/>
          <w:szCs w:val="20"/>
          <w:lang w:val="en-US"/>
        </w:rPr>
      </w:pPr>
    </w:p>
    <w:p w14:paraId="2D595DF7" w14:textId="77777777" w:rsidR="0000158C" w:rsidRDefault="0000158C">
      <w:pPr>
        <w:spacing w:line="240" w:lineRule="auto"/>
        <w:jc w:val="center"/>
        <w:rPr>
          <w:rFonts w:ascii="Times New Roman" w:eastAsia="Times New Roman" w:hAnsi="Times New Roman" w:cs="Times New Roman"/>
          <w:sz w:val="20"/>
          <w:szCs w:val="20"/>
          <w:lang w:val="en-US"/>
        </w:rPr>
      </w:pPr>
    </w:p>
    <w:p w14:paraId="5876AA64" w14:textId="77777777" w:rsidR="0000158C" w:rsidRDefault="0000158C">
      <w:pPr>
        <w:spacing w:line="240" w:lineRule="auto"/>
        <w:jc w:val="center"/>
        <w:rPr>
          <w:rFonts w:ascii="Times New Roman" w:eastAsia="Times New Roman" w:hAnsi="Times New Roman" w:cs="Times New Roman"/>
          <w:sz w:val="20"/>
          <w:szCs w:val="20"/>
          <w:lang w:val="en-US"/>
        </w:rPr>
      </w:pPr>
    </w:p>
    <w:p w14:paraId="5B739A1D" w14:textId="77777777" w:rsidR="0000158C" w:rsidRDefault="0000158C">
      <w:pPr>
        <w:spacing w:line="240" w:lineRule="auto"/>
        <w:jc w:val="center"/>
        <w:rPr>
          <w:rFonts w:ascii="Times New Roman" w:eastAsia="Times New Roman" w:hAnsi="Times New Roman" w:cs="Times New Roman"/>
          <w:sz w:val="20"/>
          <w:szCs w:val="20"/>
          <w:lang w:val="en-US"/>
        </w:rPr>
      </w:pPr>
    </w:p>
    <w:p w14:paraId="7CEC37ED" w14:textId="77777777" w:rsidR="0000158C" w:rsidRDefault="0000158C">
      <w:pPr>
        <w:spacing w:line="240" w:lineRule="auto"/>
        <w:jc w:val="center"/>
        <w:rPr>
          <w:rFonts w:ascii="Times New Roman" w:eastAsia="Times New Roman" w:hAnsi="Times New Roman" w:cs="Times New Roman"/>
          <w:sz w:val="20"/>
          <w:szCs w:val="20"/>
          <w:lang w:val="en-US"/>
        </w:rPr>
      </w:pPr>
    </w:p>
    <w:p w14:paraId="0D2A86CC" w14:textId="77777777" w:rsidR="0000158C" w:rsidRDefault="0000158C">
      <w:pPr>
        <w:spacing w:line="240" w:lineRule="auto"/>
        <w:jc w:val="center"/>
        <w:rPr>
          <w:rFonts w:ascii="Times New Roman" w:eastAsia="Times New Roman" w:hAnsi="Times New Roman" w:cs="Times New Roman"/>
          <w:sz w:val="20"/>
          <w:szCs w:val="20"/>
          <w:lang w:val="en-US"/>
        </w:rPr>
      </w:pPr>
    </w:p>
    <w:p w14:paraId="3381F1CA" w14:textId="77777777" w:rsidR="0000158C" w:rsidRDefault="0000158C">
      <w:pPr>
        <w:spacing w:line="240" w:lineRule="auto"/>
        <w:jc w:val="center"/>
        <w:rPr>
          <w:rFonts w:ascii="Times New Roman" w:eastAsia="Times New Roman" w:hAnsi="Times New Roman" w:cs="Times New Roman"/>
          <w:sz w:val="20"/>
          <w:szCs w:val="20"/>
          <w:lang w:val="en-US"/>
        </w:rPr>
      </w:pPr>
    </w:p>
    <w:p w14:paraId="1B259645" w14:textId="77777777" w:rsidR="0000158C" w:rsidRDefault="0000158C">
      <w:pPr>
        <w:spacing w:line="240" w:lineRule="auto"/>
        <w:jc w:val="center"/>
        <w:rPr>
          <w:rFonts w:ascii="Times New Roman" w:eastAsia="Times New Roman" w:hAnsi="Times New Roman" w:cs="Times New Roman"/>
          <w:sz w:val="20"/>
          <w:szCs w:val="20"/>
          <w:lang w:val="en-US"/>
        </w:rPr>
      </w:pPr>
    </w:p>
    <w:p w14:paraId="0C029E46" w14:textId="77777777" w:rsidR="0000158C" w:rsidRPr="00081554" w:rsidRDefault="0000158C">
      <w:pPr>
        <w:spacing w:line="240" w:lineRule="auto"/>
        <w:jc w:val="center"/>
        <w:rPr>
          <w:rFonts w:ascii="Times New Roman" w:eastAsia="Times New Roman" w:hAnsi="Times New Roman" w:cs="Times New Roman"/>
          <w:sz w:val="20"/>
          <w:szCs w:val="20"/>
          <w:lang w:val="en-US"/>
        </w:rPr>
        <w:sectPr w:rsidR="0000158C" w:rsidRPr="00081554">
          <w:type w:val="continuous"/>
          <w:pgSz w:w="11909" w:h="16834"/>
          <w:pgMar w:top="1080" w:right="734" w:bottom="2434" w:left="734" w:header="720" w:footer="720" w:gutter="0"/>
          <w:cols w:num="2" w:space="720" w:equalWidth="0">
            <w:col w:w="4860" w:space="720"/>
            <w:col w:w="4860" w:space="0"/>
          </w:cols>
        </w:sectPr>
      </w:pPr>
    </w:p>
    <w:p w14:paraId="5B7EA8A9" w14:textId="77777777" w:rsidR="000E011E" w:rsidRDefault="000E011E">
      <w:pPr>
        <w:spacing w:line="240" w:lineRule="auto"/>
        <w:jc w:val="center"/>
        <w:rPr>
          <w:rFonts w:ascii="Times New Roman" w:eastAsia="Times New Roman" w:hAnsi="Times New Roman" w:cs="Times New Roman"/>
          <w:sz w:val="20"/>
          <w:szCs w:val="20"/>
        </w:rPr>
      </w:pPr>
    </w:p>
    <w:p w14:paraId="2519554E" w14:textId="77777777" w:rsidR="000E011E" w:rsidRPr="006E5CCE" w:rsidRDefault="000E011E">
      <w:pPr>
        <w:spacing w:line="240" w:lineRule="auto"/>
        <w:jc w:val="center"/>
        <w:rPr>
          <w:rFonts w:ascii="Times New Roman" w:eastAsia="Times New Roman" w:hAnsi="Times New Roman" w:cs="Times New Roman"/>
          <w:sz w:val="20"/>
          <w:szCs w:val="20"/>
        </w:rPr>
        <w:sectPr w:rsidR="000E011E" w:rsidRPr="006E5CCE">
          <w:type w:val="continuous"/>
          <w:pgSz w:w="11909" w:h="16834"/>
          <w:pgMar w:top="1080" w:right="734" w:bottom="2434" w:left="734" w:header="720" w:footer="720" w:gutter="0"/>
          <w:cols w:space="720"/>
        </w:sectPr>
      </w:pPr>
    </w:p>
    <w:p w14:paraId="57EA591E" w14:textId="77777777" w:rsidR="00541F53" w:rsidRPr="00541F53" w:rsidRDefault="006631DF" w:rsidP="00541F53">
      <w:pPr>
        <w:spacing w:after="160" w:line="240" w:lineRule="auto"/>
        <w:ind w:firstLine="720"/>
        <w:jc w:val="both"/>
        <w:rPr>
          <w:rFonts w:ascii="Times New Roman" w:eastAsia="Times New Roman" w:hAnsi="Times New Roman" w:cs="Times New Roman"/>
          <w:b/>
          <w:sz w:val="20"/>
          <w:szCs w:val="20"/>
        </w:rPr>
      </w:pPr>
      <w:r>
        <w:rPr>
          <w:rFonts w:ascii="Times New Roman" w:eastAsia="Times New Roman" w:hAnsi="Times New Roman" w:cs="Times New Roman"/>
          <w:b/>
          <w:i/>
          <w:sz w:val="18"/>
          <w:szCs w:val="18"/>
        </w:rPr>
        <w:lastRenderedPageBreak/>
        <w:t>Abstrak</w:t>
      </w:r>
      <w:r>
        <w:rPr>
          <w:rFonts w:ascii="Times New Roman" w:eastAsia="Times New Roman" w:hAnsi="Times New Roman" w:cs="Times New Roman"/>
          <w:b/>
          <w:sz w:val="18"/>
          <w:szCs w:val="18"/>
        </w:rPr>
        <w:t>—</w:t>
      </w:r>
      <w:r w:rsidR="00541F53" w:rsidRPr="00541F53">
        <w:rPr>
          <w:rFonts w:ascii="Times New Roman" w:eastAsia="Times New Roman" w:hAnsi="Times New Roman" w:cs="Times New Roman"/>
          <w:sz w:val="24"/>
          <w:szCs w:val="24"/>
        </w:rPr>
        <w:t xml:space="preserve"> </w:t>
      </w:r>
      <w:r w:rsidR="00541F53" w:rsidRPr="00541F53">
        <w:rPr>
          <w:rFonts w:ascii="Times New Roman" w:eastAsia="Times New Roman" w:hAnsi="Times New Roman" w:cs="Times New Roman"/>
          <w:b/>
          <w:sz w:val="20"/>
          <w:szCs w:val="20"/>
        </w:rPr>
        <w:t xml:space="preserve">This research aims to design an android-based bookkeeping business application that will be developed by Accounting study program (AKPHB Business Bookkeeping) with business recording applications that have developed on the internet.    </w:t>
      </w:r>
    </w:p>
    <w:p w14:paraId="5469AE30" w14:textId="77777777" w:rsidR="00541F53" w:rsidRPr="00541F53" w:rsidRDefault="00541F53" w:rsidP="00541F53">
      <w:pPr>
        <w:spacing w:after="160" w:line="240" w:lineRule="auto"/>
        <w:ind w:firstLine="720"/>
        <w:jc w:val="both"/>
        <w:rPr>
          <w:rFonts w:ascii="Times New Roman" w:eastAsia="Times New Roman" w:hAnsi="Times New Roman" w:cs="Times New Roman"/>
          <w:b/>
          <w:sz w:val="20"/>
          <w:szCs w:val="20"/>
        </w:rPr>
      </w:pPr>
      <w:r w:rsidRPr="00541F53">
        <w:rPr>
          <w:rFonts w:ascii="Times New Roman" w:eastAsia="Times New Roman" w:hAnsi="Times New Roman" w:cs="Times New Roman"/>
          <w:b/>
          <w:sz w:val="20"/>
          <w:szCs w:val="20"/>
        </w:rPr>
        <w:t xml:space="preserve"> The research method used is an exploratory descriptive method with several items to be designed such as display (user interface), ease of use, completeness of presentation of business reports, as well as accessibility for MSMEs engaged in several fields. This research is expected to produce a more thorough comparison so that it can be known the advantages and disadvantages of each business recording application. In the future, it is expected that the development of business recording applications (AKPHB Business Bookkeeping) can be a more complete application and make it easier for small business owners to record and to make a simple financial report. </w:t>
      </w:r>
    </w:p>
    <w:p w14:paraId="754C3C8E" w14:textId="77777777" w:rsidR="00541F53" w:rsidRPr="00541F53" w:rsidRDefault="00541F53" w:rsidP="00541F53">
      <w:pPr>
        <w:spacing w:after="160" w:line="240" w:lineRule="auto"/>
        <w:jc w:val="both"/>
        <w:rPr>
          <w:rFonts w:ascii="Times New Roman" w:eastAsia="Times New Roman" w:hAnsi="Times New Roman" w:cs="Times New Roman"/>
          <w:b/>
          <w:i/>
          <w:sz w:val="20"/>
          <w:szCs w:val="20"/>
        </w:rPr>
      </w:pPr>
      <w:r w:rsidRPr="00541F53">
        <w:rPr>
          <w:rFonts w:ascii="Times New Roman" w:eastAsia="Times New Roman" w:hAnsi="Times New Roman" w:cs="Times New Roman"/>
          <w:b/>
          <w:i/>
          <w:sz w:val="20"/>
          <w:szCs w:val="20"/>
        </w:rPr>
        <w:t>Keywords: comparative studies, business recording applications, andr</w:t>
      </w:r>
      <w:r w:rsidR="002D77C7">
        <w:rPr>
          <w:rFonts w:ascii="Times New Roman" w:eastAsia="Times New Roman" w:hAnsi="Times New Roman" w:cs="Times New Roman"/>
          <w:b/>
          <w:i/>
          <w:sz w:val="20"/>
          <w:szCs w:val="20"/>
        </w:rPr>
        <w:t>oid applications, MSMEs, book</w:t>
      </w:r>
      <w:r w:rsidRPr="00541F53">
        <w:rPr>
          <w:rFonts w:ascii="Times New Roman" w:eastAsia="Times New Roman" w:hAnsi="Times New Roman" w:cs="Times New Roman"/>
          <w:b/>
          <w:i/>
          <w:sz w:val="20"/>
          <w:szCs w:val="20"/>
        </w:rPr>
        <w:t>keeping</w:t>
      </w:r>
    </w:p>
    <w:p w14:paraId="08BBFA9E" w14:textId="77777777" w:rsidR="006E5CCE" w:rsidRDefault="00E34F3A" w:rsidP="006E5CCE">
      <w:pPr>
        <w:pStyle w:val="Heading1"/>
        <w:numPr>
          <w:ilvl w:val="0"/>
          <w:numId w:val="7"/>
        </w:numPr>
        <w:tabs>
          <w:tab w:val="left" w:pos="216"/>
        </w:tabs>
        <w:spacing w:before="160" w:after="80" w:line="240" w:lineRule="auto"/>
        <w:jc w:val="center"/>
        <w:rPr>
          <w:rFonts w:ascii="Times New Roman" w:eastAsia="Times New Roman" w:hAnsi="Times New Roman" w:cs="Times New Roman"/>
          <w:smallCaps/>
          <w:sz w:val="20"/>
          <w:szCs w:val="20"/>
        </w:rPr>
      </w:pPr>
      <w:r>
        <w:rPr>
          <w:rFonts w:ascii="Times New Roman" w:eastAsia="Times New Roman" w:hAnsi="Times New Roman" w:cs="Times New Roman"/>
          <w:smallCaps/>
          <w:sz w:val="20"/>
          <w:szCs w:val="20"/>
        </w:rPr>
        <w:t>introduction</w:t>
      </w:r>
    </w:p>
    <w:p w14:paraId="2E8A2996" w14:textId="77777777" w:rsidR="006E5CCE" w:rsidRDefault="006E5CCE" w:rsidP="00540E56">
      <w:pPr>
        <w:pStyle w:val="Heading1"/>
        <w:numPr>
          <w:ilvl w:val="1"/>
          <w:numId w:val="13"/>
        </w:numPr>
        <w:tabs>
          <w:tab w:val="left" w:pos="216"/>
          <w:tab w:val="left" w:pos="426"/>
        </w:tabs>
        <w:spacing w:before="160" w:after="80" w:line="240" w:lineRule="auto"/>
        <w:ind w:left="0" w:firstLine="0"/>
        <w:rPr>
          <w:rFonts w:ascii="Times New Roman" w:eastAsia="Times New Roman" w:hAnsi="Times New Roman" w:cs="Times New Roman"/>
          <w:b/>
          <w:sz w:val="20"/>
          <w:szCs w:val="20"/>
        </w:rPr>
      </w:pPr>
      <w:r w:rsidRPr="006E5CCE">
        <w:rPr>
          <w:rFonts w:ascii="Times New Roman" w:eastAsia="Times New Roman" w:hAnsi="Times New Roman" w:cs="Times New Roman"/>
          <w:b/>
          <w:sz w:val="20"/>
          <w:szCs w:val="20"/>
        </w:rPr>
        <w:t>Background of the Problem</w:t>
      </w:r>
    </w:p>
    <w:p w14:paraId="056A1D16" w14:textId="77777777" w:rsidR="006E5CCE" w:rsidRPr="006E5CCE" w:rsidRDefault="006E5CCE" w:rsidP="00540E56">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 xml:space="preserve">The development of today's business world is growing rapidly. This is due to the rapid development of the internet and triggered by the covid-19 pandemic which has caused changes in many things, changing manual work patterns into technology and internet-based work mechanisms. MSME actors have a contribution that cannot be underestimated in the economy in the city of Tegal in particular and in Indonesia in general. The role and contribution of MSMEs is mainly in their contribution to employment in the informal sector. </w:t>
      </w:r>
    </w:p>
    <w:p w14:paraId="52EA944E" w14:textId="77777777" w:rsidR="006E5CCE" w:rsidRPr="006E5CCE" w:rsidRDefault="006E5CCE" w:rsidP="006E5CCE">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lastRenderedPageBreak/>
        <w:t>The ukmindonesia.id page presents data sourced from the Indonesian Ministry of Cooperatives and SMEs regarding the number of MSME units having a share of around 99.99% (62.9 million units) of the total number of business actors in Indonesia in 2017. On the other hand, large businesses only consist of approx. 5400 units or about 0.01%. Meanwhile, in terms of the level of employment, Micro Enterprises absorb around 107.2 million workers (89.2%), Small Enterprises 5.7 million (4.74%), and Medium Enterprises 3.73 million (3.11%). ); while Large Enterprises only absorb around 3.58 million people. From this, it can be concluded that cumulatively MSMEs absorb around 97% of the national workforce, while Large Enterprises only absorb about 3% of the total wor</w:t>
      </w:r>
      <w:r w:rsidR="00D04C38">
        <w:rPr>
          <w:rFonts w:ascii="Times New Roman" w:eastAsia="Times New Roman" w:hAnsi="Times New Roman" w:cs="Times New Roman"/>
          <w:sz w:val="20"/>
          <w:szCs w:val="20"/>
        </w:rPr>
        <w:t>kforce at the national level</w:t>
      </w:r>
      <w:r w:rsidR="00BB72EF">
        <w:rPr>
          <w:rFonts w:ascii="Times New Roman" w:eastAsia="Times New Roman" w:hAnsi="Times New Roman" w:cs="Times New Roman"/>
          <w:sz w:val="20"/>
          <w:szCs w:val="20"/>
          <w:lang w:val="en-US"/>
        </w:rPr>
        <w:t xml:space="preserve"> </w:t>
      </w:r>
      <w:r w:rsidR="00BB72EF">
        <w:rPr>
          <w:rFonts w:ascii="Times New Roman" w:eastAsia="Times New Roman" w:hAnsi="Times New Roman" w:cs="Times New Roman"/>
          <w:sz w:val="20"/>
          <w:szCs w:val="20"/>
          <w:lang w:val="en-US"/>
        </w:rPr>
        <w:fldChar w:fldCharType="begin" w:fldLock="1"/>
      </w:r>
      <w:r w:rsidR="00B92D51">
        <w:rPr>
          <w:rFonts w:ascii="Times New Roman" w:eastAsia="Times New Roman" w:hAnsi="Times New Roman" w:cs="Times New Roman"/>
          <w:sz w:val="20"/>
          <w:szCs w:val="20"/>
          <w:lang w:val="en-US"/>
        </w:rPr>
        <w:instrText>ADDIN CSL_CITATION {"citationItems":[{"id":"ITEM-1","itemData":{"URL":"https://www.ukmindonesia.id/baca-artikel/62","accessed":{"date-parts":[["2021","3","23"]]},"author":[{"dropping-particle":"","family":"Haryanti","given":"Dewi Meisari","non-dropping-particle":"","parse-names":false,"suffix":""},{"dropping-particle":"","family":"Hidayah","given":"Isniati","non-dropping-particle":"","parse-names":false,"suffix":""}],"container-title":"www.ukmindonesia.id","id":"ITEM-1","issued":{"date-parts":[["2018"]]},"title":"Potret UMKM Indonesia: Si Kecil yang Berperan Besar | UKM Indonesia","type":"webpage"},"uris":["http://www.mendeley.com/documents/?uuid=0a3b57f1-f0eb-3fe7-95e2-08b98b6dd5ad"]}],"mendeley":{"formattedCitation":"&lt;sup&gt;[1]&lt;/sup&gt;","plainTextFormattedCitation":"[1]","previouslyFormattedCitation":"&lt;sup&gt;(1)&lt;/sup&gt;"},"properties":{"noteIndex":0},"schema":"https://github.com/citation-style-language/schema/raw/master/csl-citation.json"}</w:instrText>
      </w:r>
      <w:r w:rsidR="00BB72EF">
        <w:rPr>
          <w:rFonts w:ascii="Times New Roman" w:eastAsia="Times New Roman" w:hAnsi="Times New Roman" w:cs="Times New Roman"/>
          <w:sz w:val="20"/>
          <w:szCs w:val="20"/>
          <w:lang w:val="en-US"/>
        </w:rPr>
        <w:fldChar w:fldCharType="separate"/>
      </w:r>
      <w:r w:rsidR="00B92D51" w:rsidRPr="00B92D51">
        <w:rPr>
          <w:rFonts w:ascii="Times New Roman" w:eastAsia="Times New Roman" w:hAnsi="Times New Roman" w:cs="Times New Roman"/>
          <w:noProof/>
          <w:sz w:val="20"/>
          <w:szCs w:val="20"/>
          <w:vertAlign w:val="superscript"/>
          <w:lang w:val="en-US"/>
        </w:rPr>
        <w:t>[1]</w:t>
      </w:r>
      <w:r w:rsidR="00BB72EF">
        <w:rPr>
          <w:rFonts w:ascii="Times New Roman" w:eastAsia="Times New Roman" w:hAnsi="Times New Roman" w:cs="Times New Roman"/>
          <w:sz w:val="20"/>
          <w:szCs w:val="20"/>
          <w:lang w:val="en-US"/>
        </w:rPr>
        <w:fldChar w:fldCharType="end"/>
      </w:r>
      <w:r w:rsidRPr="006E5CCE">
        <w:rPr>
          <w:rFonts w:ascii="Times New Roman" w:eastAsia="Times New Roman" w:hAnsi="Times New Roman" w:cs="Times New Roman"/>
          <w:sz w:val="20"/>
          <w:szCs w:val="20"/>
        </w:rPr>
        <w:t xml:space="preserve">. </w:t>
      </w:r>
    </w:p>
    <w:p w14:paraId="0C4860D6" w14:textId="77777777" w:rsidR="006E5CCE" w:rsidRPr="006E5CCE" w:rsidRDefault="006E5CCE" w:rsidP="006E5CCE">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 xml:space="preserve">Indonesian MSMEs faced big challenges when the opening of </w:t>
      </w:r>
      <w:r w:rsidRPr="006E5CCE">
        <w:rPr>
          <w:rFonts w:ascii="Times New Roman" w:eastAsia="Times New Roman" w:hAnsi="Times New Roman" w:cs="Times New Roman"/>
          <w:i/>
          <w:sz w:val="20"/>
          <w:szCs w:val="20"/>
        </w:rPr>
        <w:t>securities crowd funding</w:t>
      </w:r>
      <w:r w:rsidRPr="006E5CCE">
        <w:rPr>
          <w:rFonts w:ascii="Times New Roman" w:eastAsia="Times New Roman" w:hAnsi="Times New Roman" w:cs="Times New Roman"/>
          <w:sz w:val="20"/>
          <w:szCs w:val="20"/>
        </w:rPr>
        <w:t xml:space="preserve"> which was inaugurated by President Joko Widodo on the first day of stock trading on the Indonesia Stock Exchange. On that occasion, Chairman of the Board of Commissioners of the Financial Services Authority (OJK) Wimboh Santoso said that the stock exchange authority continued to accelerate efforts to promote the capital market, both for young entrepreneurs and SMEs to raise funds from the capital market and for potential investors to start inve</w:t>
      </w:r>
      <w:r w:rsidR="00BB72EF">
        <w:rPr>
          <w:rFonts w:ascii="Times New Roman" w:eastAsia="Times New Roman" w:hAnsi="Times New Roman" w:cs="Times New Roman"/>
          <w:sz w:val="20"/>
          <w:szCs w:val="20"/>
        </w:rPr>
        <w:t xml:space="preserve">sting in the capital market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URL":"https://market.bisnis.com/read/20210104/7/1338197/securities-crowd-funding-resmi-diluncurkan","accessed":{"date-parts":[["2021","3","23"]]},"author":[{"dropping-particle":"","family":"Utami","given":"Dhiany Nadya","non-dropping-particle":"","parse-names":false,"suffix":""}],"container-title":"https://market.bisnis.com/r","id":"ITEM-1","issued":{"date-parts":[["2021"]]},"title":"Securities Crowd Funding Resmi Diluncurkan","type":"webpage"},"uris":["http://www.mendeley.com/documents/?uuid=556f1198-4adc-3107-85d3-1e98dc01835d"]}],"mendeley":{"formattedCitation":"&lt;sup&gt;[2]&lt;/sup&gt;","plainTextFormattedCitation":"[2]","previouslyFormattedCitation":"&lt;sup&gt;(2)&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2]</w:t>
      </w:r>
      <w:r w:rsidR="00BB72EF">
        <w:rPr>
          <w:rFonts w:ascii="Times New Roman" w:eastAsia="Times New Roman" w:hAnsi="Times New Roman" w:cs="Times New Roman"/>
          <w:sz w:val="20"/>
          <w:szCs w:val="20"/>
        </w:rPr>
        <w:fldChar w:fldCharType="end"/>
      </w:r>
      <w:r w:rsidRPr="006E5CCE">
        <w:rPr>
          <w:rFonts w:ascii="Times New Roman" w:eastAsia="Times New Roman" w:hAnsi="Times New Roman" w:cs="Times New Roman"/>
          <w:sz w:val="20"/>
          <w:szCs w:val="20"/>
        </w:rPr>
        <w:t xml:space="preserve">. The hope of launching </w:t>
      </w:r>
      <w:r w:rsidRPr="006E5CCE">
        <w:rPr>
          <w:rFonts w:ascii="Times New Roman" w:eastAsia="Times New Roman" w:hAnsi="Times New Roman" w:cs="Times New Roman"/>
          <w:i/>
          <w:sz w:val="20"/>
          <w:szCs w:val="20"/>
        </w:rPr>
        <w:t>securities crowd funding</w:t>
      </w:r>
      <w:r w:rsidRPr="006E5CCE">
        <w:rPr>
          <w:rFonts w:ascii="Times New Roman" w:eastAsia="Times New Roman" w:hAnsi="Times New Roman" w:cs="Times New Roman"/>
          <w:sz w:val="20"/>
          <w:szCs w:val="20"/>
        </w:rPr>
        <w:t xml:space="preserve"> is that more MSMEs will receive funding for their business activities.  </w:t>
      </w:r>
    </w:p>
    <w:p w14:paraId="4FB7A5D1" w14:textId="77777777" w:rsidR="006E5CCE" w:rsidRPr="006E5CCE" w:rsidRDefault="006E5CCE" w:rsidP="00540E56">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The thing that must be considered when these challenges are faced by MSMEs, is the existence of managerial activities that must be more reliable to be carried out by MSME actors. Some of the weaknesses possessed by MSMEs in carrying out financial records include often forgetting to save transaction evidence, mathematical errors when counting, recording errors and</w:t>
      </w:r>
      <w:r w:rsidR="00BB72EF">
        <w:rPr>
          <w:rFonts w:ascii="Times New Roman" w:eastAsia="Times New Roman" w:hAnsi="Times New Roman" w:cs="Times New Roman"/>
          <w:sz w:val="20"/>
          <w:szCs w:val="20"/>
        </w:rPr>
        <w:t xml:space="preserve"> adjustments in </w:t>
      </w:r>
      <w:r w:rsidR="00BB72EF">
        <w:rPr>
          <w:rFonts w:ascii="Times New Roman" w:eastAsia="Times New Roman" w:hAnsi="Times New Roman" w:cs="Times New Roman"/>
          <w:sz w:val="20"/>
          <w:szCs w:val="20"/>
        </w:rPr>
        <w:lastRenderedPageBreak/>
        <w:t xml:space="preserve">transaction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31851/neraca.v4i2.4771","ISSN":"2580-2690","author":[{"dropping-particle":"","family":"Legina","given":"Xena","non-dropping-particle":"","parse-names":false,"suffix":""},{"dropping-particle":"","family":"Sofia","given":"Irma Paramita","non-dropping-particle":"","parse-names":false,"suffix":""}],"container-title":"Jurnal Neraca: Jurnal Pendidikan dan Ilmu Ekonomi Akuntansi","id":"ITEM-1","issue":"2","issued":{"date-parts":[["2020"]]},"page":"172","title":"Pemanfaatan Software Pembukuan Akuntansi Sebagai Solusi Atas Sistem Pembukuan Manual Pada Umkm","type":"article-journal","volume":"4"},"uris":["http://www.mendeley.com/documents/?uuid=2969ae16-6d6d-4885-b8c5-1dfb6f72cb93"]}],"mendeley":{"formattedCitation":"&lt;sup&gt;[3]&lt;/sup&gt;","plainTextFormattedCitation":"[3]","previouslyFormattedCitation":"&lt;sup&gt;(3)&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3]</w:t>
      </w:r>
      <w:r w:rsidR="00BB72EF">
        <w:rPr>
          <w:rFonts w:ascii="Times New Roman" w:eastAsia="Times New Roman" w:hAnsi="Times New Roman" w:cs="Times New Roman"/>
          <w:sz w:val="20"/>
          <w:szCs w:val="20"/>
        </w:rPr>
        <w:fldChar w:fldCharType="end"/>
      </w:r>
      <w:r w:rsidRPr="006E5CCE">
        <w:rPr>
          <w:rFonts w:ascii="Times New Roman" w:eastAsia="Times New Roman" w:hAnsi="Times New Roman" w:cs="Times New Roman"/>
          <w:sz w:val="20"/>
          <w:szCs w:val="20"/>
        </w:rPr>
        <w:t>. In addition to these weaknesses, there are other obstacles such as difficulties in using business recording applications, lack of external support and lack of accounting expertise which are common problems experienced by MSME actors</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The implementation of off-the-shelf small business accounting (SBA) software has become widespread among small and medium sized enterprises as it has become affordable and technically powerful. At the same time, selecting and implementing a suitable accounting software from among the numerous available software packages is often difficult for small businesses. Using interpretive approach based upon a qualitative research methodology, this paper explores the challenges faced by small businesses in New Zealand implementing SBA software. User confusion, lack of external guidance and support, and lack of accounting skills have been identified as major issues faced by small businesses in implementing SBA software. The external consultant's play significant role in successful implementation of SBA software, but currently very little research has been done in this area.","author":[{"dropping-particle":"","family":"Pulakanam","given":"Venkateswarlu","non-dropping-particle":"","parse-names":false,"suffix":""},{"dropping-particle":"","family":"Suraweera","given":"Theekshana","non-dropping-particle":"","parse-names":false,"suffix":""}],"container-title":"Accountancy Business and the Public Interest","id":"ITEM-1","issue":"64","issued":{"date-parts":[["2010"]]},"page":"98-124","title":"Implementing Accounting Software in Small Businesses in New Zealand: an Exploratory Investigation","type":"article-journal","volume":"9"},"uris":["http://www.mendeley.com/documents/?uuid=fc7e83b0-9c10-475e-8553-1e655abacd9a"]}],"mendeley":{"formattedCitation":"&lt;sup&gt;[4]&lt;/sup&gt;","plainTextFormattedCitation":"[4]","previouslyFormattedCitation":"&lt;sup&gt;(4)&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4]</w:t>
      </w:r>
      <w:r w:rsidR="00BB72EF">
        <w:rPr>
          <w:rFonts w:ascii="Times New Roman" w:eastAsia="Times New Roman" w:hAnsi="Times New Roman" w:cs="Times New Roman"/>
          <w:sz w:val="20"/>
          <w:szCs w:val="20"/>
        </w:rPr>
        <w:fldChar w:fldCharType="end"/>
      </w:r>
      <w:r w:rsidRPr="006E5CCE">
        <w:rPr>
          <w:rFonts w:ascii="Times New Roman" w:eastAsia="Times New Roman" w:hAnsi="Times New Roman" w:cs="Times New Roman"/>
          <w:sz w:val="20"/>
          <w:szCs w:val="20"/>
        </w:rPr>
        <w:t xml:space="preserve">. Currently, several business recording applications are available on the internet. However, because the application made is a paid application, there are still many shortcomings here and there from the various kinds of business recording applications. Therefore, in this study, researchers are interested in designing an adequate business recording application for MSME actors in carrying out business records.  </w:t>
      </w:r>
    </w:p>
    <w:p w14:paraId="536125FB" w14:textId="77777777" w:rsidR="00540E56" w:rsidRDefault="006E5CCE" w:rsidP="00540E56">
      <w:pPr>
        <w:pStyle w:val="ListParagraph"/>
        <w:keepNext/>
        <w:keepLines/>
        <w:numPr>
          <w:ilvl w:val="1"/>
          <w:numId w:val="13"/>
        </w:numPr>
        <w:tabs>
          <w:tab w:val="left" w:pos="426"/>
        </w:tabs>
        <w:spacing w:before="200" w:line="240" w:lineRule="auto"/>
        <w:ind w:left="0" w:firstLine="0"/>
        <w:jc w:val="both"/>
        <w:rPr>
          <w:rFonts w:ascii="Times New Roman" w:eastAsia="Times New Roman" w:hAnsi="Times New Roman" w:cs="Times New Roman"/>
          <w:b/>
          <w:sz w:val="20"/>
          <w:szCs w:val="20"/>
        </w:rPr>
      </w:pPr>
      <w:bookmarkStart w:id="0" w:name="_2et92p0" w:colFirst="0" w:colLast="0"/>
      <w:bookmarkEnd w:id="0"/>
      <w:r w:rsidRPr="00540E56">
        <w:rPr>
          <w:rFonts w:ascii="Times New Roman" w:eastAsia="Times New Roman" w:hAnsi="Times New Roman" w:cs="Times New Roman"/>
          <w:b/>
          <w:sz w:val="20"/>
          <w:szCs w:val="20"/>
        </w:rPr>
        <w:t>Problem Formulation The</w:t>
      </w:r>
    </w:p>
    <w:p w14:paraId="50FAECF8" w14:textId="77777777" w:rsidR="006E5CCE" w:rsidRPr="00540E56" w:rsidRDefault="00540E56" w:rsidP="00540E56">
      <w:pPr>
        <w:pStyle w:val="ListParagraph"/>
        <w:keepNext/>
        <w:keepLines/>
        <w:tabs>
          <w:tab w:val="left" w:pos="426"/>
        </w:tabs>
        <w:spacing w:before="200" w:line="240" w:lineRule="auto"/>
        <w:ind w:left="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b/>
      </w:r>
      <w:r w:rsidR="006E5CCE" w:rsidRPr="00540E56">
        <w:rPr>
          <w:rFonts w:ascii="Times New Roman" w:eastAsia="Times New Roman" w:hAnsi="Times New Roman" w:cs="Times New Roman"/>
          <w:sz w:val="20"/>
          <w:szCs w:val="20"/>
        </w:rPr>
        <w:t xml:space="preserve">formulation of the problem in this research activity is: </w:t>
      </w:r>
    </w:p>
    <w:p w14:paraId="4561B751" w14:textId="77777777" w:rsidR="00540E56" w:rsidRPr="00540E56" w:rsidRDefault="006E5CCE" w:rsidP="00540E56">
      <w:pPr>
        <w:pStyle w:val="ListParagraph"/>
        <w:numPr>
          <w:ilvl w:val="0"/>
          <w:numId w:val="10"/>
        </w:numPr>
        <w:spacing w:line="240" w:lineRule="auto"/>
        <w:jc w:val="both"/>
        <w:rPr>
          <w:rFonts w:ascii="Times New Roman" w:eastAsia="Times New Roman" w:hAnsi="Times New Roman" w:cs="Times New Roman"/>
          <w:sz w:val="20"/>
          <w:szCs w:val="20"/>
        </w:rPr>
      </w:pPr>
      <w:r w:rsidRPr="00540E56">
        <w:rPr>
          <w:rFonts w:ascii="Times New Roman" w:eastAsia="Times New Roman" w:hAnsi="Times New Roman" w:cs="Times New Roman"/>
          <w:sz w:val="20"/>
          <w:szCs w:val="20"/>
        </w:rPr>
        <w:t>How is an adequate Accounting Information System for MSMEs?</w:t>
      </w:r>
    </w:p>
    <w:p w14:paraId="50C2745E" w14:textId="77777777" w:rsidR="006E5CCE" w:rsidRPr="00540E56" w:rsidRDefault="006E5CCE" w:rsidP="00540E56">
      <w:pPr>
        <w:pStyle w:val="ListParagraph"/>
        <w:numPr>
          <w:ilvl w:val="0"/>
          <w:numId w:val="10"/>
        </w:numPr>
        <w:spacing w:line="240" w:lineRule="auto"/>
        <w:jc w:val="both"/>
        <w:rPr>
          <w:rFonts w:ascii="Times New Roman" w:eastAsia="Times New Roman" w:hAnsi="Times New Roman" w:cs="Times New Roman"/>
          <w:sz w:val="20"/>
          <w:szCs w:val="20"/>
        </w:rPr>
      </w:pPr>
      <w:r w:rsidRPr="00540E56">
        <w:rPr>
          <w:rFonts w:ascii="Times New Roman" w:eastAsia="Times New Roman" w:hAnsi="Times New Roman" w:cs="Times New Roman"/>
          <w:sz w:val="20"/>
          <w:szCs w:val="20"/>
        </w:rPr>
        <w:t>How to design an Android-based Accounting Information System to provide convenience for MSMEs?</w:t>
      </w:r>
    </w:p>
    <w:p w14:paraId="4EF72119" w14:textId="77777777" w:rsidR="00540E56" w:rsidRPr="00540E56" w:rsidRDefault="006E5CCE" w:rsidP="00540E56">
      <w:pPr>
        <w:pStyle w:val="ListParagraph"/>
        <w:keepNext/>
        <w:keepLines/>
        <w:numPr>
          <w:ilvl w:val="1"/>
          <w:numId w:val="13"/>
        </w:numPr>
        <w:spacing w:before="200" w:line="240" w:lineRule="auto"/>
        <w:ind w:left="426" w:hanging="426"/>
        <w:jc w:val="both"/>
        <w:rPr>
          <w:rFonts w:ascii="Times New Roman" w:eastAsia="Times New Roman" w:hAnsi="Times New Roman" w:cs="Times New Roman"/>
          <w:b/>
          <w:sz w:val="20"/>
          <w:szCs w:val="20"/>
        </w:rPr>
      </w:pPr>
      <w:bookmarkStart w:id="1" w:name="_tyjcwt" w:colFirst="0" w:colLast="0"/>
      <w:bookmarkEnd w:id="1"/>
      <w:r w:rsidRPr="00540E56">
        <w:rPr>
          <w:rFonts w:ascii="Times New Roman" w:eastAsia="Times New Roman" w:hAnsi="Times New Roman" w:cs="Times New Roman"/>
          <w:b/>
          <w:sz w:val="20"/>
          <w:szCs w:val="20"/>
        </w:rPr>
        <w:t>Research Objectives The</w:t>
      </w:r>
    </w:p>
    <w:p w14:paraId="79BDABF2" w14:textId="77777777" w:rsidR="00540E56" w:rsidRDefault="00540E56" w:rsidP="00540E56">
      <w:pPr>
        <w:pStyle w:val="ListParagraph"/>
        <w:keepNext/>
        <w:keepLines/>
        <w:spacing w:before="200" w:line="240" w:lineRule="auto"/>
        <w:ind w:left="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O</w:t>
      </w:r>
      <w:r w:rsidR="006E5CCE" w:rsidRPr="00540E56">
        <w:rPr>
          <w:rFonts w:ascii="Times New Roman" w:eastAsia="Times New Roman" w:hAnsi="Times New Roman" w:cs="Times New Roman"/>
          <w:sz w:val="20"/>
          <w:szCs w:val="20"/>
        </w:rPr>
        <w:t>bjectives of this research are:</w:t>
      </w:r>
    </w:p>
    <w:p w14:paraId="7C7A6A62" w14:textId="77777777" w:rsidR="006E5CCE" w:rsidRPr="00540E56" w:rsidRDefault="006E5CCE" w:rsidP="00540E56">
      <w:pPr>
        <w:pStyle w:val="ListParagraph"/>
        <w:keepNext/>
        <w:keepLines/>
        <w:numPr>
          <w:ilvl w:val="0"/>
          <w:numId w:val="12"/>
        </w:numPr>
        <w:spacing w:before="200" w:line="240" w:lineRule="auto"/>
        <w:jc w:val="both"/>
        <w:rPr>
          <w:rFonts w:ascii="Times New Roman" w:eastAsia="Times New Roman" w:hAnsi="Times New Roman" w:cs="Times New Roman"/>
          <w:b/>
          <w:sz w:val="20"/>
          <w:szCs w:val="20"/>
        </w:rPr>
      </w:pPr>
      <w:r w:rsidRPr="006E5CCE">
        <w:rPr>
          <w:rFonts w:ascii="Times New Roman" w:eastAsia="Times New Roman" w:hAnsi="Times New Roman" w:cs="Times New Roman"/>
          <w:sz w:val="20"/>
          <w:szCs w:val="20"/>
        </w:rPr>
        <w:t>To be able to find out an adequate information system for MSMEs</w:t>
      </w:r>
    </w:p>
    <w:p w14:paraId="7F501B06" w14:textId="77777777" w:rsidR="006E5CCE" w:rsidRPr="006E5CCE" w:rsidRDefault="006E5CCE" w:rsidP="006E5CCE">
      <w:pPr>
        <w:numPr>
          <w:ilvl w:val="0"/>
          <w:numId w:val="12"/>
        </w:numPr>
        <w:spacing w:line="240" w:lineRule="auto"/>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To be able to design an android-based accounting information system in order to provide convenience for MSMEs</w:t>
      </w:r>
    </w:p>
    <w:p w14:paraId="3F29A4E6" w14:textId="77777777" w:rsidR="00540E56" w:rsidRDefault="006E5CCE" w:rsidP="00540E56">
      <w:pPr>
        <w:pStyle w:val="ListParagraph"/>
        <w:keepNext/>
        <w:keepLines/>
        <w:numPr>
          <w:ilvl w:val="1"/>
          <w:numId w:val="13"/>
        </w:numPr>
        <w:spacing w:before="200" w:line="240" w:lineRule="auto"/>
        <w:ind w:left="426" w:hanging="426"/>
        <w:jc w:val="both"/>
        <w:rPr>
          <w:rFonts w:ascii="Times New Roman" w:eastAsia="Times New Roman" w:hAnsi="Times New Roman" w:cs="Times New Roman"/>
          <w:b/>
          <w:sz w:val="20"/>
          <w:szCs w:val="20"/>
        </w:rPr>
      </w:pPr>
      <w:bookmarkStart w:id="2" w:name="_3dy6vkm" w:colFirst="0" w:colLast="0"/>
      <w:bookmarkEnd w:id="2"/>
      <w:r w:rsidRPr="00540E56">
        <w:rPr>
          <w:rFonts w:ascii="Times New Roman" w:eastAsia="Times New Roman" w:hAnsi="Times New Roman" w:cs="Times New Roman"/>
          <w:b/>
          <w:sz w:val="20"/>
          <w:szCs w:val="20"/>
        </w:rPr>
        <w:t>Research Benefits</w:t>
      </w:r>
    </w:p>
    <w:p w14:paraId="3BA7DECD" w14:textId="77777777" w:rsidR="004A126E" w:rsidRPr="004A126E" w:rsidRDefault="006E5CCE" w:rsidP="004A126E">
      <w:pPr>
        <w:pStyle w:val="ListParagraph"/>
        <w:keepNext/>
        <w:keepLines/>
        <w:numPr>
          <w:ilvl w:val="0"/>
          <w:numId w:val="11"/>
        </w:numPr>
        <w:spacing w:before="200" w:line="240" w:lineRule="auto"/>
        <w:jc w:val="both"/>
        <w:rPr>
          <w:rFonts w:ascii="Times New Roman" w:eastAsia="Times New Roman" w:hAnsi="Times New Roman" w:cs="Times New Roman"/>
          <w:b/>
          <w:sz w:val="20"/>
          <w:szCs w:val="20"/>
        </w:rPr>
      </w:pPr>
      <w:r w:rsidRPr="00540E56">
        <w:rPr>
          <w:rFonts w:ascii="Times New Roman" w:eastAsia="Times New Roman" w:hAnsi="Times New Roman" w:cs="Times New Roman"/>
          <w:sz w:val="20"/>
          <w:szCs w:val="20"/>
        </w:rPr>
        <w:t xml:space="preserve">Based on the theory, as a contribution to the development of science, especially in system development accounting information for SMEs.  </w:t>
      </w:r>
    </w:p>
    <w:p w14:paraId="321B30BF" w14:textId="77777777" w:rsidR="004A126E" w:rsidRPr="004A126E" w:rsidRDefault="006E5CCE" w:rsidP="004A126E">
      <w:pPr>
        <w:pStyle w:val="ListParagraph"/>
        <w:keepNext/>
        <w:keepLines/>
        <w:numPr>
          <w:ilvl w:val="0"/>
          <w:numId w:val="11"/>
        </w:numPr>
        <w:spacing w:before="200" w:line="240" w:lineRule="auto"/>
        <w:jc w:val="both"/>
        <w:rPr>
          <w:rFonts w:ascii="Times New Roman" w:eastAsia="Times New Roman" w:hAnsi="Times New Roman" w:cs="Times New Roman"/>
          <w:b/>
          <w:sz w:val="20"/>
          <w:szCs w:val="20"/>
        </w:rPr>
      </w:pPr>
      <w:r w:rsidRPr="004A126E">
        <w:rPr>
          <w:rFonts w:ascii="Times New Roman" w:eastAsia="Times New Roman" w:hAnsi="Times New Roman" w:cs="Times New Roman"/>
          <w:sz w:val="20"/>
          <w:szCs w:val="20"/>
        </w:rPr>
        <w:t>In terms of practice, as a contribution to the DIII Accounting study program in product-based scientific development which can later be used as tools to assist MSMEs in recording business</w:t>
      </w:r>
      <w:r w:rsidR="004A126E">
        <w:rPr>
          <w:rFonts w:ascii="Times New Roman" w:eastAsia="Times New Roman" w:hAnsi="Times New Roman" w:cs="Times New Roman"/>
          <w:sz w:val="20"/>
          <w:szCs w:val="20"/>
        </w:rPr>
        <w:t>.</w:t>
      </w:r>
    </w:p>
    <w:p w14:paraId="5829D3CC" w14:textId="77777777" w:rsidR="006E5CCE" w:rsidRPr="004A126E" w:rsidRDefault="006E5CCE" w:rsidP="004A126E">
      <w:pPr>
        <w:pStyle w:val="ListParagraph"/>
        <w:keepNext/>
        <w:keepLines/>
        <w:spacing w:before="200" w:line="240" w:lineRule="auto"/>
        <w:ind w:left="786"/>
        <w:jc w:val="both"/>
        <w:rPr>
          <w:rFonts w:ascii="Times New Roman" w:eastAsia="Times New Roman" w:hAnsi="Times New Roman" w:cs="Times New Roman"/>
          <w:b/>
          <w:sz w:val="20"/>
          <w:szCs w:val="20"/>
        </w:rPr>
      </w:pPr>
      <w:r w:rsidRPr="004A126E">
        <w:rPr>
          <w:rFonts w:ascii="Times New Roman" w:eastAsia="Times New Roman" w:hAnsi="Times New Roman" w:cs="Times New Roman"/>
          <w:sz w:val="20"/>
          <w:szCs w:val="20"/>
        </w:rPr>
        <w:t xml:space="preserve">    </w:t>
      </w:r>
    </w:p>
    <w:p w14:paraId="57AF0CBA" w14:textId="77777777" w:rsidR="00540E56" w:rsidRDefault="006E5CCE" w:rsidP="00540E56">
      <w:pPr>
        <w:pStyle w:val="ListParagraph"/>
        <w:keepNext/>
        <w:keepLines/>
        <w:numPr>
          <w:ilvl w:val="1"/>
          <w:numId w:val="13"/>
        </w:numPr>
        <w:spacing w:before="200" w:line="240" w:lineRule="auto"/>
        <w:ind w:left="426" w:hanging="426"/>
        <w:jc w:val="both"/>
        <w:rPr>
          <w:rFonts w:ascii="Times New Roman" w:eastAsia="Times New Roman" w:hAnsi="Times New Roman" w:cs="Times New Roman"/>
          <w:b/>
          <w:sz w:val="20"/>
          <w:szCs w:val="20"/>
        </w:rPr>
      </w:pPr>
      <w:bookmarkStart w:id="3" w:name="_1t3h5sf" w:colFirst="0" w:colLast="0"/>
      <w:bookmarkEnd w:id="3"/>
      <w:r w:rsidRPr="00540E56">
        <w:rPr>
          <w:rFonts w:ascii="Times New Roman" w:eastAsia="Times New Roman" w:hAnsi="Times New Roman" w:cs="Times New Roman"/>
          <w:b/>
          <w:sz w:val="20"/>
          <w:szCs w:val="20"/>
        </w:rPr>
        <w:t>Problem Limitation</w:t>
      </w:r>
    </w:p>
    <w:p w14:paraId="718830AE" w14:textId="77777777" w:rsidR="006E5CCE" w:rsidRPr="00540E56" w:rsidRDefault="006E5CCE" w:rsidP="004A126E">
      <w:pPr>
        <w:pStyle w:val="ListParagraph"/>
        <w:keepNext/>
        <w:keepLines/>
        <w:spacing w:before="200" w:line="240" w:lineRule="auto"/>
        <w:ind w:left="426" w:firstLine="294"/>
        <w:jc w:val="both"/>
        <w:rPr>
          <w:rFonts w:ascii="Times New Roman" w:eastAsia="Times New Roman" w:hAnsi="Times New Roman" w:cs="Times New Roman"/>
          <w:b/>
          <w:sz w:val="20"/>
          <w:szCs w:val="20"/>
        </w:rPr>
      </w:pPr>
      <w:r w:rsidRPr="00540E56">
        <w:rPr>
          <w:rFonts w:ascii="Times New Roman" w:eastAsia="Times New Roman" w:hAnsi="Times New Roman" w:cs="Times New Roman"/>
          <w:sz w:val="20"/>
          <w:szCs w:val="20"/>
        </w:rPr>
        <w:t xml:space="preserve">To sharpen the problems in this study, researchers will limit the problems of designing Accounting Information Systems for SMEs that move in the trade/retail sector.    </w:t>
      </w:r>
      <w:r w:rsidR="0040356A">
        <w:rPr>
          <w:rStyle w:val="CommentReference"/>
        </w:rPr>
        <w:commentReference w:id="4"/>
      </w:r>
    </w:p>
    <w:p w14:paraId="10C07FBF" w14:textId="77777777" w:rsidR="006E5CCE" w:rsidRPr="006E5CCE" w:rsidRDefault="006E5CCE" w:rsidP="006E5CCE">
      <w:pPr>
        <w:spacing w:line="240" w:lineRule="auto"/>
        <w:rPr>
          <w:sz w:val="20"/>
          <w:szCs w:val="20"/>
        </w:rPr>
      </w:pPr>
    </w:p>
    <w:p w14:paraId="43F171AB" w14:textId="77777777" w:rsidR="00D40DED" w:rsidRDefault="00E34F3A" w:rsidP="00D40DED">
      <w:pPr>
        <w:pStyle w:val="Heading1"/>
        <w:numPr>
          <w:ilvl w:val="0"/>
          <w:numId w:val="7"/>
        </w:numPr>
        <w:tabs>
          <w:tab w:val="left" w:pos="216"/>
        </w:tabs>
        <w:spacing w:before="160" w:after="80" w:line="240" w:lineRule="auto"/>
        <w:jc w:val="center"/>
        <w:rPr>
          <w:rFonts w:ascii="Times New Roman" w:eastAsia="Times New Roman" w:hAnsi="Times New Roman" w:cs="Times New Roman"/>
          <w:smallCaps/>
          <w:sz w:val="20"/>
          <w:szCs w:val="20"/>
        </w:rPr>
      </w:pPr>
      <w:r>
        <w:rPr>
          <w:rFonts w:ascii="Times New Roman" w:eastAsia="Times New Roman" w:hAnsi="Times New Roman" w:cs="Times New Roman"/>
          <w:smallCaps/>
          <w:sz w:val="20"/>
          <w:szCs w:val="20"/>
        </w:rPr>
        <w:lastRenderedPageBreak/>
        <w:t>literature review</w:t>
      </w:r>
    </w:p>
    <w:p w14:paraId="20A27834" w14:textId="77777777" w:rsidR="00D40DED" w:rsidRDefault="00D40DED" w:rsidP="00D40DED">
      <w:pPr>
        <w:pStyle w:val="Heading1"/>
        <w:numPr>
          <w:ilvl w:val="1"/>
          <w:numId w:val="14"/>
        </w:numPr>
        <w:tabs>
          <w:tab w:val="left" w:pos="0"/>
          <w:tab w:val="left" w:pos="426"/>
        </w:tabs>
        <w:spacing w:before="160" w:after="80"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b/>
      </w:r>
      <w:r w:rsidRPr="00D40DED">
        <w:rPr>
          <w:rFonts w:ascii="Times New Roman" w:eastAsia="Times New Roman" w:hAnsi="Times New Roman" w:cs="Times New Roman"/>
          <w:b/>
          <w:sz w:val="20"/>
          <w:szCs w:val="20"/>
        </w:rPr>
        <w:t xml:space="preserve">Definition of MSMEs </w:t>
      </w:r>
    </w:p>
    <w:p w14:paraId="13EA1685" w14:textId="77777777" w:rsidR="00D40DED" w:rsidRDefault="00D40DED" w:rsidP="00D40DED">
      <w:pPr>
        <w:pStyle w:val="Heading1"/>
        <w:tabs>
          <w:tab w:val="left" w:pos="0"/>
          <w:tab w:val="left" w:pos="426"/>
        </w:tabs>
        <w:spacing w:before="160" w:after="8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ab/>
      </w:r>
      <w:r w:rsidRPr="00D40DED">
        <w:rPr>
          <w:rFonts w:ascii="Times New Roman" w:eastAsia="Times New Roman" w:hAnsi="Times New Roman" w:cs="Times New Roman"/>
          <w:sz w:val="20"/>
          <w:szCs w:val="20"/>
        </w:rPr>
        <w:t xml:space="preserve">In 2020, the Employment Creation Law was passed which had a major impact on changes to the criteria for MSMEs which had been ratified by Law No. 20 of 2008. The change in MSME criteria was contained in PP No. 7 of 2021 concerning Ease, Protection, and Empowerment of Cooperatives and Micro, Small and Medium Enterprises (PP UMKM).   </w:t>
      </w:r>
    </w:p>
    <w:p w14:paraId="166EA591" w14:textId="77777777" w:rsidR="00D40DED" w:rsidRPr="00D40DED" w:rsidRDefault="00D40DED" w:rsidP="00D40DED">
      <w:pPr>
        <w:pStyle w:val="Heading1"/>
        <w:tabs>
          <w:tab w:val="left" w:pos="0"/>
          <w:tab w:val="left" w:pos="426"/>
        </w:tabs>
        <w:spacing w:before="160" w:after="80" w:line="240" w:lineRule="auto"/>
        <w:jc w:val="both"/>
        <w:rPr>
          <w:rFonts w:ascii="Times New Roman" w:eastAsia="Times New Roman" w:hAnsi="Times New Roman" w:cs="Times New Roman"/>
          <w:smallCaps/>
          <w:sz w:val="20"/>
          <w:szCs w:val="20"/>
        </w:rPr>
      </w:pPr>
      <w:r>
        <w:rPr>
          <w:rFonts w:ascii="Times New Roman" w:eastAsia="Times New Roman" w:hAnsi="Times New Roman" w:cs="Times New Roman"/>
          <w:sz w:val="20"/>
          <w:szCs w:val="20"/>
        </w:rPr>
        <w:tab/>
      </w:r>
      <w:r w:rsidRPr="00D40DED">
        <w:rPr>
          <w:rFonts w:ascii="Times New Roman" w:eastAsia="Times New Roman" w:hAnsi="Times New Roman" w:cs="Times New Roman"/>
          <w:sz w:val="20"/>
          <w:szCs w:val="20"/>
        </w:rPr>
        <w:t>The following is the definition of MSMEs according to Law No. 20 of 2008. In accordance with Law No. 20 of</w:t>
      </w:r>
      <w:r w:rsidR="00BB72EF">
        <w:rPr>
          <w:rFonts w:ascii="Times New Roman" w:eastAsia="Times New Roman" w:hAnsi="Times New Roman" w:cs="Times New Roman"/>
          <w:sz w:val="20"/>
          <w:szCs w:val="20"/>
          <w:lang w:val="en-US"/>
        </w:rPr>
        <w:t xml:space="preserve"> </w:t>
      </w:r>
      <w:r w:rsidRPr="00D40DED">
        <w:rPr>
          <w:rFonts w:ascii="Times New Roman" w:eastAsia="Times New Roman" w:hAnsi="Times New Roman" w:cs="Times New Roman"/>
          <w:sz w:val="20"/>
          <w:szCs w:val="20"/>
        </w:rPr>
        <w:t xml:space="preserve"> 2008 concerning Micro, Small and Medium Enterprises, Micro-businesses are productive businesses owned by individuals and/or individual business entities that meet the Micro-Enterprises criteria as regulated in this Law. Meanwhile, small business is a productive economic business that stands alone, which is carried out by individuals or business entities that are not subsidiaries or not branches of companies that are owned, controlled, or become a part either directly or indirectly of a medium or large business that meets the criteria. Small Business as referred to in this Law. </w:t>
      </w:r>
    </w:p>
    <w:p w14:paraId="2DD25676" w14:textId="77777777" w:rsidR="00D40DED" w:rsidRPr="00D40DED" w:rsidRDefault="00D40DED" w:rsidP="00D40DED">
      <w:pPr>
        <w:pStyle w:val="ListParagraph"/>
        <w:shd w:val="clear" w:color="auto" w:fill="FFFFFF"/>
        <w:spacing w:line="240" w:lineRule="auto"/>
        <w:ind w:left="0" w:firstLine="426"/>
        <w:jc w:val="both"/>
        <w:rPr>
          <w:rFonts w:ascii="Times New Roman" w:hAnsi="Times New Roman" w:cs="Times New Roman"/>
          <w:color w:val="777777"/>
          <w:sz w:val="20"/>
          <w:szCs w:val="20"/>
        </w:rPr>
      </w:pPr>
      <w:r w:rsidRPr="00D40DED">
        <w:rPr>
          <w:rFonts w:ascii="Times New Roman" w:eastAsia="Times New Roman" w:hAnsi="Times New Roman" w:cs="Times New Roman"/>
          <w:sz w:val="20"/>
          <w:szCs w:val="20"/>
        </w:rPr>
        <w:t xml:space="preserve">Law No. 20 of 2008 also explains that </w:t>
      </w:r>
      <w:r w:rsidRPr="00D40DED">
        <w:rPr>
          <w:rFonts w:ascii="Times New Roman" w:eastAsia="Times New Roman" w:hAnsi="Times New Roman" w:cs="Times New Roman"/>
          <w:sz w:val="20"/>
          <w:szCs w:val="20"/>
        </w:rPr>
        <w:br/>
        <w:t>Medium Enterprises are productive economic businesses that stand alone, which are carried out by individuals or business entities that are not subsidiaries or branches of companies that are owned, controlled, or become part of either directly or indirectly. with a Small Business or a large business with a total net worth or annual sales proceeds as regulated in this Law.</w:t>
      </w:r>
    </w:p>
    <w:p w14:paraId="794BBBD7" w14:textId="77777777" w:rsidR="00D40DED" w:rsidRPr="00D40DED" w:rsidRDefault="00D40DED" w:rsidP="00D40DED">
      <w:pPr>
        <w:spacing w:after="160" w:line="240" w:lineRule="auto"/>
        <w:ind w:firstLine="426"/>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Meanwhile, the current MSME criteria have changed with the issuance of the Job Creation Act and the issuance of Government Regulation No. 7 of 2021. The following is a comparison table of MSME criteria between Law No. 20 of 2008 and Government Regulation No. 7 of 2021. </w:t>
      </w:r>
    </w:p>
    <w:p w14:paraId="6972122D" w14:textId="77777777" w:rsidR="00D40DED" w:rsidRPr="00D40DED" w:rsidRDefault="00D40DED" w:rsidP="00D40DED">
      <w:pPr>
        <w:spacing w:after="160"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Table 1 MSME criteria according to PP No. 7 of </w:t>
      </w:r>
      <w:commentRangeStart w:id="5"/>
      <w:r w:rsidRPr="00D40DED">
        <w:rPr>
          <w:rFonts w:ascii="Times New Roman" w:eastAsia="Times New Roman" w:hAnsi="Times New Roman" w:cs="Times New Roman"/>
          <w:sz w:val="20"/>
          <w:szCs w:val="20"/>
        </w:rPr>
        <w:t>2021</w:t>
      </w:r>
      <w:commentRangeEnd w:id="5"/>
      <w:r w:rsidR="0040356A">
        <w:rPr>
          <w:rStyle w:val="CommentReference"/>
        </w:rPr>
        <w:commentReference w:id="5"/>
      </w:r>
    </w:p>
    <w:tbl>
      <w:tblPr>
        <w:tblW w:w="4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101"/>
        <w:gridCol w:w="1842"/>
        <w:gridCol w:w="1985"/>
      </w:tblGrid>
      <w:tr w:rsidR="005A66AD" w:rsidRPr="009F5866" w14:paraId="53D64157" w14:textId="77777777" w:rsidTr="005A66AD">
        <w:trPr>
          <w:trHeight w:val="147"/>
        </w:trPr>
        <w:tc>
          <w:tcPr>
            <w:tcW w:w="1101" w:type="dxa"/>
          </w:tcPr>
          <w:p w14:paraId="583037EA"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Indicators</w:t>
            </w:r>
          </w:p>
        </w:tc>
        <w:tc>
          <w:tcPr>
            <w:tcW w:w="1842" w:type="dxa"/>
          </w:tcPr>
          <w:p w14:paraId="4CDDF79B"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of the MSME Law</w:t>
            </w:r>
          </w:p>
        </w:tc>
        <w:tc>
          <w:tcPr>
            <w:tcW w:w="1985" w:type="dxa"/>
          </w:tcPr>
          <w:p w14:paraId="7A70C8DA"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PP MSME</w:t>
            </w:r>
          </w:p>
        </w:tc>
      </w:tr>
      <w:tr w:rsidR="005A66AD" w:rsidRPr="009F5866" w14:paraId="46CA4F73" w14:textId="77777777" w:rsidTr="005A66AD">
        <w:trPr>
          <w:trHeight w:val="1566"/>
        </w:trPr>
        <w:tc>
          <w:tcPr>
            <w:tcW w:w="1101" w:type="dxa"/>
          </w:tcPr>
          <w:p w14:paraId="5D95810B"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Criteria for MSMEs</w:t>
            </w:r>
          </w:p>
        </w:tc>
        <w:tc>
          <w:tcPr>
            <w:tcW w:w="1842" w:type="dxa"/>
          </w:tcPr>
          <w:p w14:paraId="4B84660D"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Net worth or annual sales results. Net worth is the net profit earned, after deducting all expenditure obligations.</w:t>
            </w:r>
            <w:r w:rsidRPr="009F5866">
              <w:rPr>
                <w:rFonts w:ascii="Times New Roman" w:eastAsia="Times New Roman" w:hAnsi="Times New Roman" w:cs="Times New Roman"/>
                <w:sz w:val="20"/>
                <w:szCs w:val="20"/>
              </w:rPr>
              <w:br/>
            </w:r>
            <w:r w:rsidRPr="009F5866">
              <w:rPr>
                <w:rFonts w:ascii="Times New Roman" w:eastAsia="Times New Roman" w:hAnsi="Times New Roman" w:cs="Times New Roman"/>
                <w:sz w:val="20"/>
                <w:szCs w:val="20"/>
              </w:rPr>
              <w:br/>
            </w:r>
          </w:p>
        </w:tc>
        <w:tc>
          <w:tcPr>
            <w:tcW w:w="1985" w:type="dxa"/>
          </w:tcPr>
          <w:p w14:paraId="314BDF82"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Working capital or annual sales results. Business capital is capital that comes from own capital and borrowed capital (Explanation of Article 35 paragraph (2).</w:t>
            </w:r>
            <w:r w:rsidRPr="009F5866">
              <w:rPr>
                <w:rFonts w:ascii="Times New Roman" w:eastAsia="Times New Roman" w:hAnsi="Times New Roman" w:cs="Times New Roman"/>
                <w:sz w:val="20"/>
                <w:szCs w:val="20"/>
              </w:rPr>
              <w:br/>
            </w:r>
            <w:r w:rsidRPr="009F5866">
              <w:rPr>
                <w:rFonts w:ascii="Times New Roman" w:eastAsia="Times New Roman" w:hAnsi="Times New Roman" w:cs="Times New Roman"/>
                <w:sz w:val="20"/>
                <w:szCs w:val="20"/>
              </w:rPr>
              <w:br/>
            </w:r>
          </w:p>
        </w:tc>
      </w:tr>
      <w:tr w:rsidR="005A66AD" w:rsidRPr="009F5866" w14:paraId="2F6E3C41" w14:textId="77777777" w:rsidTr="005A66AD">
        <w:trPr>
          <w:trHeight w:val="1566"/>
        </w:trPr>
        <w:tc>
          <w:tcPr>
            <w:tcW w:w="1101" w:type="dxa"/>
          </w:tcPr>
          <w:p w14:paraId="5A56C4B8"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lastRenderedPageBreak/>
              <w:t>Net worth/Business Capital</w:t>
            </w:r>
          </w:p>
        </w:tc>
        <w:tc>
          <w:tcPr>
            <w:tcW w:w="1842" w:type="dxa"/>
          </w:tcPr>
          <w:p w14:paraId="4DC5ADCB"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IDR 50 million </w:t>
            </w:r>
          </w:p>
          <w:p w14:paraId="33A9349D"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IDR 50 million – IDR 500 million </w:t>
            </w:r>
          </w:p>
          <w:p w14:paraId="7D544C24"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edium: IDR 500 million – 10 billion </w:t>
            </w:r>
          </w:p>
          <w:p w14:paraId="25F9EA81"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Everything is not included land and buildings forbusiness</w:t>
            </w:r>
          </w:p>
        </w:tc>
        <w:tc>
          <w:tcPr>
            <w:tcW w:w="1985" w:type="dxa"/>
          </w:tcPr>
          <w:p w14:paraId="7FA62037"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Rp1 billion </w:t>
            </w:r>
          </w:p>
          <w:p w14:paraId="232ED784"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Rp1 billion – Rp5 billion </w:t>
            </w:r>
          </w:p>
          <w:p w14:paraId="570EAE68"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edium: Rp5 billion – 10 billion </w:t>
            </w:r>
          </w:p>
          <w:p w14:paraId="6945A23F"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Everything does not include land and buildings for business premises</w:t>
            </w:r>
          </w:p>
        </w:tc>
      </w:tr>
      <w:tr w:rsidR="005A66AD" w:rsidRPr="009F5866" w14:paraId="5DE8A9EB" w14:textId="77777777" w:rsidTr="005A66AD">
        <w:trPr>
          <w:trHeight w:val="1101"/>
        </w:trPr>
        <w:tc>
          <w:tcPr>
            <w:tcW w:w="1101" w:type="dxa"/>
          </w:tcPr>
          <w:p w14:paraId="330A5CA3"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Annual Sales Revenue</w:t>
            </w:r>
          </w:p>
        </w:tc>
        <w:tc>
          <w:tcPr>
            <w:tcW w:w="1842" w:type="dxa"/>
          </w:tcPr>
          <w:p w14:paraId="2F909695"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Rp300 million </w:t>
            </w:r>
          </w:p>
          <w:p w14:paraId="58EDA2E7"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Rp300 million – Rp2.5 billion </w:t>
            </w:r>
          </w:p>
          <w:p w14:paraId="2F8F4A6A"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Medium: IDR 2.5 billion – IDR 50 billion</w:t>
            </w:r>
            <w:r w:rsidRPr="009F5866">
              <w:rPr>
                <w:rFonts w:ascii="Times New Roman" w:eastAsia="Times New Roman" w:hAnsi="Times New Roman" w:cs="Times New Roman"/>
                <w:sz w:val="20"/>
                <w:szCs w:val="20"/>
              </w:rPr>
              <w:br/>
            </w:r>
          </w:p>
        </w:tc>
        <w:tc>
          <w:tcPr>
            <w:tcW w:w="1985" w:type="dxa"/>
          </w:tcPr>
          <w:p w14:paraId="27269DD3"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IDR 2 billion </w:t>
            </w:r>
          </w:p>
          <w:p w14:paraId="0F816EEA"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IDR 2 billion – IDR 15 billion </w:t>
            </w:r>
          </w:p>
          <w:p w14:paraId="7388B084" w14:textId="77777777" w:rsidR="005A66AD" w:rsidRPr="009F5866" w:rsidRDefault="005A66AD" w:rsidP="00D04C38">
            <w:pPr>
              <w:keepNext/>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Medium: IDR 15 billion – 50 billion</w:t>
            </w:r>
            <w:r w:rsidRPr="009F5866">
              <w:rPr>
                <w:rFonts w:ascii="Times New Roman" w:eastAsia="Times New Roman" w:hAnsi="Times New Roman" w:cs="Times New Roman"/>
                <w:sz w:val="20"/>
                <w:szCs w:val="20"/>
              </w:rPr>
              <w:br/>
            </w:r>
          </w:p>
        </w:tc>
      </w:tr>
    </w:tbl>
    <w:p w14:paraId="41CB80DA" w14:textId="77777777" w:rsidR="00D40DED" w:rsidRPr="00D40DED" w:rsidRDefault="00D40DED" w:rsidP="00D40DED">
      <w:pPr>
        <w:spacing w:after="160"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Source: processed secondary data </w:t>
      </w:r>
    </w:p>
    <w:p w14:paraId="371AF4ED" w14:textId="77777777" w:rsidR="00D40DED" w:rsidRPr="00D40DED" w:rsidRDefault="00D40DED" w:rsidP="00D40DED">
      <w:pPr>
        <w:pStyle w:val="ListParagraph"/>
        <w:keepNext/>
        <w:keepLines/>
        <w:numPr>
          <w:ilvl w:val="1"/>
          <w:numId w:val="14"/>
        </w:numPr>
        <w:spacing w:before="200" w:line="240" w:lineRule="auto"/>
        <w:jc w:val="both"/>
        <w:rPr>
          <w:rFonts w:ascii="Times New Roman" w:eastAsia="Times New Roman" w:hAnsi="Times New Roman" w:cs="Times New Roman"/>
          <w:b/>
          <w:sz w:val="20"/>
          <w:szCs w:val="20"/>
        </w:rPr>
      </w:pPr>
      <w:bookmarkStart w:id="6" w:name="_3rdcrjn" w:colFirst="0" w:colLast="0"/>
      <w:bookmarkEnd w:id="6"/>
      <w:r w:rsidRPr="00D40DED">
        <w:rPr>
          <w:rFonts w:ascii="Times New Roman" w:eastAsia="Times New Roman" w:hAnsi="Times New Roman" w:cs="Times New Roman"/>
          <w:b/>
          <w:sz w:val="20"/>
          <w:szCs w:val="20"/>
        </w:rPr>
        <w:t>Accounting</w:t>
      </w:r>
    </w:p>
    <w:p w14:paraId="2032F7C0" w14:textId="77777777" w:rsidR="00D40DED" w:rsidRPr="00D40DED" w:rsidRDefault="00D40DED" w:rsidP="00D40DED">
      <w:pPr>
        <w:spacing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Information System Accounting Information System (SIA) is an information system that handles everything related to accounting. Accounting itself is actually an information system. Accor</w:t>
      </w:r>
      <w:r w:rsidR="00BB72EF">
        <w:rPr>
          <w:rFonts w:ascii="Times New Roman" w:eastAsia="Times New Roman" w:hAnsi="Times New Roman" w:cs="Times New Roman"/>
          <w:sz w:val="20"/>
          <w:szCs w:val="20"/>
        </w:rPr>
        <w:t xml:space="preserve">ding to Bodnar in Dony et al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17509/jrak.v5i2.8124","ISSN":"2338-1507","abstract":"Abstract. The design of Accounting Information System of Cooperatives and UMKM based on Technopreneur can assist Cooperative and UMKM in presenting Financial Statement and produce accountable financial statements Accounting system development method using Rapid Application Development (RAD) adjust the pace Software Development Life Cycle (SDLC ) in design using DFD and flowchart. UMKM and Cooperative accounting information system using Enterprise Resource Planning. Keywords: Design; Accounting information system; Cooperative; UMKM; ERP Abstrak. Perancangan Sistem Informasi Akuntansi Koperasi dan UMKM berbasis technopreneur dapat membantu Koperasi dan UMKM dalam menyajikan Laporan Keuangan dan menghasilkan laporan keuangan yang akuntabel. Metode pengembangan sistem informasi akuntansi menggunakan Rapid Application Development (RAD) menyesuaikan pase Software Development Life Cycle (SDLC) dalam perancangan menggunakan DFD dan flowchart. Sistem informasi akuntansi UMKM dan Koperasi menggunakan Enterprise Resources Planning. Keywords: Perancangan; Sistem Informasi Akuntansi; Koperasi; UMKM; ERP","author":[{"dropping-particle":"","family":"Waluya","given":"Dony","non-dropping-particle":"","parse-names":false,"suffix":""},{"dropping-particle":"","family":"Dimas","given":"Firdaus","non-dropping-particle":"","parse-names":false,"suffix":""}],"container-title":"Jurnal Riset Akuntansi dan Keuangan","id":"ITEM-1","issue":"2","issued":{"date-parts":[["2017"]]},"page":"1423-1440","title":"Perancangan Sistem Informasi Akuntansi Koperasi Dan Umkm Berbasis Technopreneur","type":"article-journal","volume":"5"},"uris":["http://www.mendeley.com/documents/?uuid=fbb72f32-d081-43ad-916f-a97875ace89c"]}],"mendeley":{"formattedCitation":"&lt;sup&gt;[5]&lt;/sup&gt;","plainTextFormattedCitation":"[5]","previouslyFormattedCitation":"&lt;sup&gt;(5)&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5]</w:t>
      </w:r>
      <w:r w:rsidR="00BB72EF">
        <w:rPr>
          <w:rFonts w:ascii="Times New Roman" w:eastAsia="Times New Roman" w:hAnsi="Times New Roman" w:cs="Times New Roman"/>
          <w:sz w:val="20"/>
          <w:szCs w:val="20"/>
        </w:rPr>
        <w:fldChar w:fldCharType="end"/>
      </w:r>
      <w:r w:rsidRPr="00D40DED">
        <w:rPr>
          <w:rFonts w:ascii="Times New Roman" w:eastAsia="Times New Roman" w:hAnsi="Times New Roman" w:cs="Times New Roman"/>
          <w:sz w:val="20"/>
          <w:szCs w:val="20"/>
        </w:rPr>
        <w:t xml:space="preserve"> provides an explanation that the information system implies users and computer technology within an organization to provide information to users.</w:t>
      </w:r>
    </w:p>
    <w:p w14:paraId="5E573772" w14:textId="77777777" w:rsidR="00D40DED" w:rsidRPr="00D40DED" w:rsidRDefault="00D40DED" w:rsidP="00D40DED">
      <w:pPr>
        <w:spacing w:after="160"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Factors considered in the preparation of an accounting information system: The accounting information system that is prepared</w:t>
      </w:r>
      <w:r w:rsidR="00BB72EF">
        <w:rPr>
          <w:rFonts w:ascii="Times New Roman" w:eastAsia="Times New Roman" w:hAnsi="Times New Roman" w:cs="Times New Roman"/>
          <w:sz w:val="20"/>
          <w:szCs w:val="20"/>
        </w:rPr>
        <w:t xml:space="preserve"> must meet the principles of </w:t>
      </w:r>
      <w:r w:rsidR="00BB72EF">
        <w:rPr>
          <w:rFonts w:ascii="Times New Roman" w:eastAsia="Times New Roman" w:hAnsi="Times New Roman" w:cs="Times New Roman"/>
          <w:sz w:val="20"/>
          <w:szCs w:val="20"/>
          <w:lang w:val="en-US"/>
        </w:rPr>
        <w:t>first is</w:t>
      </w:r>
      <w:r w:rsidRPr="00D40DED">
        <w:rPr>
          <w:rFonts w:ascii="Times New Roman" w:eastAsia="Times New Roman" w:hAnsi="Times New Roman" w:cs="Times New Roman"/>
          <w:sz w:val="20"/>
          <w:szCs w:val="20"/>
        </w:rPr>
        <w:t xml:space="preserve"> fast, namely the accounting information system must provide the required information quickly and on time and can meet the needs and </w:t>
      </w:r>
      <w:r w:rsidR="00BB72EF">
        <w:rPr>
          <w:rFonts w:ascii="Times New Roman" w:eastAsia="Times New Roman" w:hAnsi="Times New Roman" w:cs="Times New Roman"/>
          <w:sz w:val="20"/>
          <w:szCs w:val="20"/>
        </w:rPr>
        <w:t xml:space="preserve">appropriate quality, </w:t>
      </w:r>
      <w:r w:rsidR="00BB72EF">
        <w:rPr>
          <w:rFonts w:ascii="Times New Roman" w:eastAsia="Times New Roman" w:hAnsi="Times New Roman" w:cs="Times New Roman"/>
          <w:sz w:val="20"/>
          <w:szCs w:val="20"/>
          <w:lang w:val="en-US"/>
        </w:rPr>
        <w:t xml:space="preserve">second is </w:t>
      </w:r>
      <w:r w:rsidRPr="00D40DED">
        <w:rPr>
          <w:rFonts w:ascii="Times New Roman" w:eastAsia="Times New Roman" w:hAnsi="Times New Roman" w:cs="Times New Roman"/>
          <w:sz w:val="20"/>
          <w:szCs w:val="20"/>
        </w:rPr>
        <w:t>safe namely the information system must be able to help maintain the s</w:t>
      </w:r>
      <w:r w:rsidR="00BB72EF">
        <w:rPr>
          <w:rFonts w:ascii="Times New Roman" w:eastAsia="Times New Roman" w:hAnsi="Times New Roman" w:cs="Times New Roman"/>
          <w:sz w:val="20"/>
          <w:szCs w:val="20"/>
        </w:rPr>
        <w:t>ecurity of company property.</w:t>
      </w:r>
      <w:r w:rsidR="00BB72EF">
        <w:rPr>
          <w:rFonts w:ascii="Times New Roman" w:eastAsia="Times New Roman" w:hAnsi="Times New Roman" w:cs="Times New Roman"/>
          <w:sz w:val="20"/>
          <w:szCs w:val="20"/>
          <w:lang w:val="en-US"/>
        </w:rPr>
        <w:t xml:space="preserve"> And third is c</w:t>
      </w:r>
      <w:r w:rsidRPr="00D40DED">
        <w:rPr>
          <w:rFonts w:ascii="Times New Roman" w:eastAsia="Times New Roman" w:hAnsi="Times New Roman" w:cs="Times New Roman"/>
          <w:sz w:val="20"/>
          <w:szCs w:val="20"/>
        </w:rPr>
        <w:t xml:space="preserve">heap, which means that the cost to organize the accounting information system must be reduced so that </w:t>
      </w:r>
      <w:r w:rsidR="00BB72EF">
        <w:rPr>
          <w:rFonts w:ascii="Times New Roman" w:eastAsia="Times New Roman" w:hAnsi="Times New Roman" w:cs="Times New Roman"/>
          <w:sz w:val="20"/>
          <w:szCs w:val="20"/>
        </w:rPr>
        <w:t xml:space="preserve">it is relatively inexpensive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Penelitian tentang bagaimana mengembangkan sistem informasi akuntansi pada UKM sangat perlu dilakukan untuk memperoleh informasi yang akurat mengenai kondisi nyata pembukuan UKM pada saat tertentu. Subjek penelitian ini adalah UKM Kampung Kue Rungkut Surabaya dan objek penelitiannya adalah sistem informasi akuntansi pada usaha kecil tersebut. Pengumpulan data dilakukan menggunakan metode observasi langsung, dan wawancara. Penelitian ini menggunakan teknik analisis data kuatitatif yang akan menghasilkan sebuah aplikasi sistem informasi akuntansi UKM yang telah dikembangkan tersebut. Hasil observasi langsung ke lapangan menunjukkan bahwa ternyata pembukuan sederhana yang dilakukan UKM Kampung Kue Rungkut Surabaya masih banyak kekurangan. Pemilik tidak mengetahui perkembangan usahanya, pemilik hanya mengukur kemampuan usahanya dari modal yang dapat terkumpul lagi dari hasil penjualan hari sebelumnya. Perancangan Sistem informasi akuntansi usaha kecil dapat memberikan informasi tentang penjualan, penerimaan kas, pengeluaran kas, persediaan, harga pokok penjualan dan laba kotor untuk setiap periode","author":[{"dropping-particle":"","family":"Rifani","given":"Latifah","non-dropping-particle":"","parse-names":false,"suffix":""},{"dropping-particle":"","family":"Aini","given":"Nurul","non-dropping-particle":"","parse-names":false,"suffix":""}],"container-title":"Seminar Nasional Sistem Informasi Indonesia","id":"ITEM-1","issued":{"date-parts":[["2016"]]},"page":"427-436","title":"Aplikasi sistem informasi akuntansi pada usaha kecil menengah kampung kue rungkut surabaya","type":"article-journal"},"uris":["http://www.mendeley.com/documents/?uuid=5a8f21d4-34c2-45aa-8f72-c8245494c7d2"]}],"mendeley":{"formattedCitation":"&lt;sup&gt;[6]&lt;/sup&gt;","plainTextFormattedCitation":"[6]","previouslyFormattedCitation":"&lt;sup&gt;(6)&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6]</w:t>
      </w:r>
      <w:r w:rsidR="00BB72EF">
        <w:rPr>
          <w:rFonts w:ascii="Times New Roman" w:eastAsia="Times New Roman" w:hAnsi="Times New Roman" w:cs="Times New Roman"/>
          <w:sz w:val="20"/>
          <w:szCs w:val="20"/>
        </w:rPr>
        <w:fldChar w:fldCharType="end"/>
      </w:r>
    </w:p>
    <w:p w14:paraId="52F7012E" w14:textId="77777777" w:rsidR="00D40DED" w:rsidRPr="00D40DED" w:rsidRDefault="00D40DED" w:rsidP="00D40DED">
      <w:pPr>
        <w:pStyle w:val="ListParagraph"/>
        <w:keepNext/>
        <w:keepLines/>
        <w:numPr>
          <w:ilvl w:val="1"/>
          <w:numId w:val="14"/>
        </w:numPr>
        <w:spacing w:before="200" w:line="240" w:lineRule="auto"/>
        <w:jc w:val="both"/>
        <w:rPr>
          <w:rFonts w:ascii="Times New Roman" w:eastAsia="Times New Roman" w:hAnsi="Times New Roman" w:cs="Times New Roman"/>
          <w:b/>
          <w:sz w:val="20"/>
          <w:szCs w:val="20"/>
        </w:rPr>
      </w:pPr>
      <w:bookmarkStart w:id="7" w:name="_26in1rg" w:colFirst="0" w:colLast="0"/>
      <w:bookmarkEnd w:id="7"/>
      <w:r w:rsidRPr="00D40DED">
        <w:rPr>
          <w:rFonts w:ascii="Times New Roman" w:eastAsia="Times New Roman" w:hAnsi="Times New Roman" w:cs="Times New Roman"/>
          <w:b/>
          <w:sz w:val="20"/>
          <w:szCs w:val="20"/>
        </w:rPr>
        <w:t xml:space="preserve">Financial  </w:t>
      </w:r>
    </w:p>
    <w:p w14:paraId="68F529B6" w14:textId="77777777" w:rsidR="00D40DED" w:rsidRDefault="00D40DED" w:rsidP="00D40DED">
      <w:pPr>
        <w:widowControl w:val="0"/>
        <w:spacing w:before="5"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Statements Financial statements are accountability reports made by managers or company leaders. Financial statements are the responsibility for the company's financial management entrusted to the interested parties (stakeholders) of the company. These stakeholders can be company owners (shareholders), government (tax agencies), creditors (banks or financial institutions),</w:t>
      </w:r>
      <w:r w:rsidR="00BB72EF">
        <w:rPr>
          <w:rFonts w:ascii="Times New Roman" w:eastAsia="Times New Roman" w:hAnsi="Times New Roman" w:cs="Times New Roman"/>
          <w:sz w:val="20"/>
          <w:szCs w:val="20"/>
        </w:rPr>
        <w:t xml:space="preserve"> or other interested partie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32487/jshp.v1i1.239","ISSN":"2580-5398","abstract":"The financial statements affects the income of a company, which financial statements must be reported each accounting period, to determine how much income and expenses, to be used as information for those who need it, in this study the author discusses the financial statements contained in the SME area Asahan, which still use manual recording so as to assist SMEs in reporting then introduced applications that can support transactions that are easily MYOB Accounting application. This research uses descriptive method and using secondary data, where data on get directly from SMEs, in this study the authors examined only basic application usage MYOB accounting where research is just the way the input data, and the study will continue until the financial statements, where the conclusion of this research is more effective when their SME financial statements and to facilitate the recording of transactions better use applications where the application is very helpful in financial reporting and advice of researchers is to let SMEs make their financial statements every year starting with the recording of transactions every day Keywords: Income, Financial Statements, MYOB Abstrak Laporan keuangan sangat berpengaruh terhadap pendapatan suatu perusahaan, dimana laporan keuangan harus dilaporkan setiap periode akuntansi, untuk mengetahui berap besar pendapatan dan pengeluaran, untuk digunakan sebagai informasi bagi pihak yang membutuhkannya, pada penelitian ini penulis membahas tentang laporan keuangan yang ada di UKM daerah Asahan, dimana pencatatan maasih menggunakan manual sehingga untuk membantu UKM dalam pelaporan maka di perkenalkan aplikasi yang dapat mendukung transaksi secara mudah yaitu aplikasi MYOB Accounting. Penelitian ini menggunakan metode penelitian deskriptif dan memakai data sekunder, dimana data di dapatkan langsung dari UKM, pada penelitian ini penulis hanya meneliti dasar pemakaian aplikasi MYOB accounting dimana penelitian hanya cara menginput data, dan penelitian akan berlanjut sampai dengan penyusunan laporan keuangan, dimana kesimpulan dari penelitian ini adalah UKM lebih efektif bila adanya laporan keuangan dan untuk memudahkan dalam pencatatan transaksi lebih baik menggunakan aplikasi dimana aplikasi sangat membantu dalam pelaporan keuangan dan saran dari peneliti yaitu kepada UKM hendaklah membuat laporan keuangannya setiap tahun diawali dengan pencatatan transaksi tiap hari Kata Kunci: Pendapatan, Laporan Keuangan , MYOB","author":[{"dropping-particle":"","family":"Rahmayuni","given":"Siti","non-dropping-particle":"","parse-names":false,"suffix":""}],"container-title":"JSHP ( Jurnal Sosial Humaniora dan Pendidikan)","id":"ITEM-1","issue":"1","issued":{"date-parts":[["2017"]]},"page":"93","title":"Peranan Laporan Keuangan dalam Menunjang Peningkatan Pendapatan Pada UKM","type":"article-journal","volume":"1"},"uris":["http://www.mendeley.com/documents/?uuid=23d0dcbd-e4dc-4b08-bd7d-0c45b38f83b7"]}],"mendeley":{"formattedCitation":"&lt;sup&gt;[7]&lt;/sup&gt;","plainTextFormattedCitation":"[7]","previouslyFormattedCitation":"&lt;sup&gt;(7)&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7]</w:t>
      </w:r>
      <w:r w:rsidR="00BB72EF">
        <w:rPr>
          <w:rFonts w:ascii="Times New Roman" w:eastAsia="Times New Roman" w:hAnsi="Times New Roman" w:cs="Times New Roman"/>
          <w:sz w:val="20"/>
          <w:szCs w:val="20"/>
        </w:rPr>
        <w:fldChar w:fldCharType="end"/>
      </w:r>
      <w:r w:rsidRPr="00D40DED">
        <w:rPr>
          <w:rFonts w:ascii="Times New Roman" w:eastAsia="Times New Roman" w:hAnsi="Times New Roman" w:cs="Times New Roman"/>
          <w:sz w:val="20"/>
          <w:szCs w:val="20"/>
        </w:rPr>
        <w:t xml:space="preserve">. </w:t>
      </w:r>
    </w:p>
    <w:p w14:paraId="204E0974" w14:textId="77777777" w:rsidR="00D40DED" w:rsidRPr="00D40DED" w:rsidRDefault="00D40DED" w:rsidP="00D40DED">
      <w:pPr>
        <w:widowControl w:val="0"/>
        <w:spacing w:before="5"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A strong business sector must be supported by adequate financial records, although according to data from the Ministry of Cooperatives and SMEs, the majority of MSME actors do not yet have adequate administrative govern</w:t>
      </w:r>
      <w:r w:rsidR="00BB72EF">
        <w:rPr>
          <w:rFonts w:ascii="Times New Roman" w:eastAsia="Times New Roman" w:hAnsi="Times New Roman" w:cs="Times New Roman"/>
          <w:sz w:val="20"/>
          <w:szCs w:val="20"/>
        </w:rPr>
        <w:t xml:space="preserve">ance and financial report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32486/jd.v3i2.339","abstract":"Perkembangan era revolusi industri 4.0 membuka peluang bagi UMKM dalam memasarkan produknya yaitu memberi kemudahan dapat memasarkan produknya melalui internet, namun konsekuensinya para pelaku usaha harus dapat mengantisipasi perubahan-perubahan yang terjadi. Sektor usaha yang tangguh harus didukung dengan pencatatan keuangan yang memadai namun menurut data Kementerian Koperasi dan UKM mayoritas pelaku UMKM khususnya usaha mikro belum memiliki tata kelola administrasi maupun laporan keuangan yang memadai. Belum tersedianya pencatatan keuangan yang memadai menjadi hambatan bagi para pelaku UMKM. Permasalahan ini mendapat perhatian dari pemerintah, akademisi maupun praktisi sehingga akhir-akhir ini muncul bebepara aplikasi yang dapat membantu para pelaku UMKM dalam menyusun laporan keuangan, salah satunya adalah aplikasi “Akuntansi UKM”. Dalam menghadapi era revolusi industry 4.0 pelaku UMKM perlu memahami aplikasi yang dapat membantu dalam mengelola keuangan usaha. Metode yang digunakan dalam pengabdian masyarakat ini adalah pelatihan dan pendampingan penyusunan laporan keuangan pada UMKM dengan menggunakan aplikasi akuntansi UKM-ID pada UMKM di Kota Tegal. Secara garis besar kegiatan pelatihan ini dapat dinyatakan berhasil dilihat dari antusiasme para pelaku UMKM selama proses pelatihan dan pendampingan penyusunan laporan keuangan. Selain itu, melalui kegiatan pelatihan ini dapat terbentuk forum untuk sharing tentang perkembangan UMKM. Kagiatan ini juga berkontribusi dalam peningkatan pengetahuan dan ketrampilan pelaku UMKM.","author":[{"dropping-particle":"","family":"Hetika","given":"Hetika","non-dropping-particle":"","parse-names":false,"suffix":""},{"dropping-particle":"","family":"Sari","given":"Yeni Priatna","non-dropping-particle":"","parse-names":false,"suffix":""},{"dropping-particle":"","family":"Faidah","given":"Yusri Anis","non-dropping-particle":"","parse-names":false,"suffix":""},{"dropping-particle":"","family":"Yasmin","given":"Arifia","non-dropping-particle":"","parse-names":false,"suffix":""}],"container-title":"DIKEMAS (Jurnal Pengabdian Kepada Masyarakat)","id":"ITEM-1","issue":"2","issued":{"date-parts":[["2019","10","23"]]},"publisher":"Politeknik Negeri Madiun","title":"Aplikasi Penyusunan Laporan Keuangan Berbasis Android Sebagai Strategi Mempermudah Mengelola Keuangan UMKM di Kota Tegal","type":"article-journal","volume":"3"},"uris":["http://www.mendeley.com/documents/?uuid=4ad586a0-afa0-3276-b0fa-9f219a1b0e41"]}],"mendeley":{"formattedCitation":"&lt;sup&gt;[8]&lt;/sup&gt;","plainTextFormattedCitation":"[8]","previouslyFormattedCitation":"&lt;sup&gt;(8)&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8]</w:t>
      </w:r>
      <w:r w:rsidR="00BB72EF">
        <w:rPr>
          <w:rFonts w:ascii="Times New Roman" w:eastAsia="Times New Roman" w:hAnsi="Times New Roman" w:cs="Times New Roman"/>
          <w:sz w:val="20"/>
          <w:szCs w:val="20"/>
        </w:rPr>
        <w:fldChar w:fldCharType="end"/>
      </w:r>
      <w:r w:rsidR="00BB72EF">
        <w:rPr>
          <w:rFonts w:ascii="Times New Roman" w:eastAsia="Times New Roman" w:hAnsi="Times New Roman" w:cs="Times New Roman"/>
          <w:sz w:val="20"/>
          <w:szCs w:val="20"/>
        </w:rPr>
        <w:t xml:space="preserve">. Research conducted by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4192/1577-8517-v11","abstract":"Nghiên cứu này nhằm mục đích, dựa trên bằng chứng, đo lường mối quan hệ giữa việc sử dụng Hệ thống thông tin kế toán (AIS) của các doanh nghiệp vừa và nhỏ (SMEs) ở Tây Ban Nha, và các công ty đã cải thiện các chỉ số hiệu suất và năng suất. Nghiên cứu thực nghiệm này dựa trên một cuộc khảo sát được thực hiện giữa các doanh nghiệp vừa và nhỏ để xác định mức độ phát triển và triển khai hệ thống thông tin kế toán đã diễn ra, và sau đó một phân tích đã được thực hiện để thấy mức độ cải thiện như thế nào trong các chỉ số kết quả và năng suất. Kết quả thú vị là chúng tôi đã phát hiện ra rằng có một mối quan hệ tích cực giữa các doanh nghiệp vừa và nhỏ sử dụng AIS trong quản lý tài chính và ngân hàng và hoạt động tốt hơn. Nghiên cứu này đem lại giá trị gia tăng cho tài liệu kế toán do sự khan hiếm của các công việc liên quan đến mối quan hệ giữa việc áp dụng và sử dụng AIS và các chỉ số hiệu suất và năng suất trong các doanh nghiệp vừa và nhỏ ở Tây Ban Nha.","author":[{"dropping-particle":"","family":"Grande-Urquía","given":"Elena","non-dropping-particle":"","parse-names":false,"suffix":""},{"dropping-particle":"","family":"Pérez-Estébanez","given":"Raquel","non-dropping-particle":"","parse-names":false,"suffix":""},{"dropping-particle":"","family":"Muñoz-Colomina","given":"Clara","non-dropping-particle":"","parse-names":false,"suffix":""}],"container-title":"The International Journal of Digital Accounting Research","id":"ITEM-1","issue":"February","issued":{"date-parts":[["2011"]]},"page":"25-43","title":"The Impact of Accounting Information Systems ( AIS ) on Performance Measures","type":"article-journal","volume":"11"},"uris":["http://www.mendeley.com/documents/?uuid=5161ea89-ef94-44f3-a871-8a60d54235d3"]}],"mendeley":{"formattedCitation":"&lt;sup&gt;[9]&lt;/sup&gt;","plainTextFormattedCitation":"[9]","previouslyFormattedCitation":"&lt;sup&gt;(9)&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9]</w:t>
      </w:r>
      <w:r w:rsidR="00BB72EF">
        <w:rPr>
          <w:rFonts w:ascii="Times New Roman" w:eastAsia="Times New Roman" w:hAnsi="Times New Roman" w:cs="Times New Roman"/>
          <w:sz w:val="20"/>
          <w:szCs w:val="20"/>
        </w:rPr>
        <w:fldChar w:fldCharType="end"/>
      </w:r>
      <w:r w:rsidRPr="00D40DED">
        <w:rPr>
          <w:rFonts w:ascii="Times New Roman" w:eastAsia="Times New Roman" w:hAnsi="Times New Roman" w:cs="Times New Roman"/>
          <w:sz w:val="20"/>
          <w:szCs w:val="20"/>
        </w:rPr>
        <w:t xml:space="preserve"> shows that there is a positive relationship between MSMEs that use </w:t>
      </w:r>
      <w:r w:rsidRPr="00D40DED">
        <w:rPr>
          <w:rFonts w:ascii="Times New Roman" w:eastAsia="Times New Roman" w:hAnsi="Times New Roman" w:cs="Times New Roman"/>
          <w:sz w:val="20"/>
          <w:szCs w:val="20"/>
        </w:rPr>
        <w:lastRenderedPageBreak/>
        <w:t xml:space="preserve">accounting information systems on taxation and banking management and have better performance measurements. </w:t>
      </w:r>
    </w:p>
    <w:p w14:paraId="6CCD74EA" w14:textId="77777777" w:rsidR="00D40DED" w:rsidRDefault="00D40DED" w:rsidP="00D40DED">
      <w:pPr>
        <w:widowControl w:val="0"/>
        <w:spacing w:before="5" w:line="240" w:lineRule="auto"/>
        <w:jc w:val="both"/>
        <w:rPr>
          <w:rFonts w:ascii="Times New Roman" w:eastAsia="Times New Roman" w:hAnsi="Times New Roman" w:cs="Times New Roman"/>
          <w:b/>
          <w:sz w:val="20"/>
          <w:szCs w:val="20"/>
        </w:rPr>
      </w:pPr>
    </w:p>
    <w:p w14:paraId="210B23AE" w14:textId="77777777" w:rsidR="00D40DED" w:rsidRPr="00D40DED" w:rsidRDefault="00D40DED" w:rsidP="00D40DED">
      <w:pPr>
        <w:pStyle w:val="ListParagraph"/>
        <w:widowControl w:val="0"/>
        <w:numPr>
          <w:ilvl w:val="1"/>
          <w:numId w:val="14"/>
        </w:numPr>
        <w:spacing w:before="5"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b/>
          <w:sz w:val="20"/>
          <w:szCs w:val="20"/>
        </w:rPr>
        <w:t>Previous Research</w:t>
      </w:r>
    </w:p>
    <w:p w14:paraId="436488A0" w14:textId="77777777" w:rsidR="00D40DED" w:rsidRPr="00D40DED" w:rsidRDefault="00D40DED" w:rsidP="00D40DED">
      <w:pPr>
        <w:spacing w:after="160"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Several previous studies that became the basis of this research include the following research: </w:t>
      </w:r>
    </w:p>
    <w:p w14:paraId="02DA47BB" w14:textId="77777777" w:rsidR="00D40DED" w:rsidRPr="00D40DED" w:rsidRDefault="00D40DED" w:rsidP="00D40DED">
      <w:pPr>
        <w:keepNext/>
        <w:spacing w:after="200"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Table 2 Previous Research</w:t>
      </w:r>
    </w:p>
    <w:tbl>
      <w:tblPr>
        <w:tblW w:w="4678" w:type="dxa"/>
        <w:tblInd w:w="250" w:type="dxa"/>
        <w:tblBorders>
          <w:top w:val="single" w:sz="4" w:space="0" w:color="7F7F7F"/>
          <w:left w:val="single" w:sz="8" w:space="0" w:color="000000"/>
          <w:bottom w:val="single" w:sz="4" w:space="0" w:color="7F7F7F"/>
          <w:right w:val="single" w:sz="8" w:space="0" w:color="000000"/>
          <w:insideH w:val="single" w:sz="4" w:space="0" w:color="000000"/>
          <w:insideV w:val="single" w:sz="4" w:space="0" w:color="000000"/>
        </w:tblBorders>
        <w:tblLayout w:type="fixed"/>
        <w:tblLook w:val="04A0" w:firstRow="1" w:lastRow="0" w:firstColumn="1" w:lastColumn="0" w:noHBand="0" w:noVBand="1"/>
      </w:tblPr>
      <w:tblGrid>
        <w:gridCol w:w="1418"/>
        <w:gridCol w:w="3260"/>
      </w:tblGrid>
      <w:tr w:rsidR="005A66AD" w14:paraId="69ABA640" w14:textId="77777777" w:rsidTr="005703BC">
        <w:trPr>
          <w:trHeight w:val="154"/>
        </w:trPr>
        <w:tc>
          <w:tcPr>
            <w:tcW w:w="1418" w:type="dxa"/>
          </w:tcPr>
          <w:p w14:paraId="0AFE901A" w14:textId="77777777" w:rsidR="005A66AD" w:rsidRDefault="005A66AD" w:rsidP="00D04C38">
            <w:pPr>
              <w:jc w:val="center"/>
              <w:rPr>
                <w:rFonts w:ascii="Times New Roman" w:eastAsia="Times New Roman" w:hAnsi="Times New Roman" w:cs="Times New Roman"/>
              </w:rPr>
            </w:pPr>
            <w:r>
              <w:rPr>
                <w:rFonts w:ascii="Times New Roman" w:eastAsia="Times New Roman" w:hAnsi="Times New Roman" w:cs="Times New Roman"/>
              </w:rPr>
              <w:t>Author</w:t>
            </w:r>
          </w:p>
        </w:tc>
        <w:tc>
          <w:tcPr>
            <w:tcW w:w="3260" w:type="dxa"/>
          </w:tcPr>
          <w:p w14:paraId="62EAEDA4" w14:textId="77777777" w:rsidR="005A66AD" w:rsidRDefault="005A66AD" w:rsidP="00D04C38">
            <w:pPr>
              <w:jc w:val="center"/>
              <w:rPr>
                <w:rFonts w:ascii="Times New Roman" w:eastAsia="Times New Roman" w:hAnsi="Times New Roman" w:cs="Times New Roman"/>
              </w:rPr>
            </w:pPr>
            <w:r>
              <w:rPr>
                <w:rFonts w:ascii="Times New Roman" w:eastAsia="Times New Roman" w:hAnsi="Times New Roman" w:cs="Times New Roman"/>
              </w:rPr>
              <w:t xml:space="preserve">Title </w:t>
            </w:r>
          </w:p>
        </w:tc>
      </w:tr>
      <w:tr w:rsidR="005A66AD" w14:paraId="35A8A848" w14:textId="77777777" w:rsidTr="005703BC">
        <w:trPr>
          <w:trHeight w:val="295"/>
        </w:trPr>
        <w:tc>
          <w:tcPr>
            <w:tcW w:w="1418" w:type="dxa"/>
          </w:tcPr>
          <w:p w14:paraId="7915D590" w14:textId="77777777" w:rsidR="005A66AD" w:rsidRDefault="005A66AD" w:rsidP="00B92D51">
            <w:pPr>
              <w:jc w:val="both"/>
              <w:rPr>
                <w:rFonts w:ascii="Times New Roman" w:eastAsia="Times New Roman" w:hAnsi="Times New Roman" w:cs="Times New Roman"/>
              </w:rPr>
            </w:pPr>
            <w:r>
              <w:rPr>
                <w:rFonts w:ascii="Times New Roman" w:eastAsia="Times New Roman" w:hAnsi="Times New Roman" w:cs="Times New Roman"/>
              </w:rPr>
              <w:t xml:space="preserve">Latifah et al, 2016 </w:t>
            </w:r>
            <w:r w:rsidR="00BB72EF">
              <w:rPr>
                <w:rFonts w:ascii="Times New Roman" w:eastAsia="Times New Roman" w:hAnsi="Times New Roman" w:cs="Times New Roman"/>
              </w:rPr>
              <w:fldChar w:fldCharType="begin" w:fldLock="1"/>
            </w:r>
            <w:r w:rsidR="00B92D51">
              <w:rPr>
                <w:rFonts w:ascii="Times New Roman" w:eastAsia="Times New Roman" w:hAnsi="Times New Roman" w:cs="Times New Roman"/>
              </w:rPr>
              <w:instrText>ADDIN CSL_CITATION {"citationItems":[{"id":"ITEM-1","itemData":{"abstract":"Penelitian tentang bagaimana mengembangkan sistem informasi akuntansi pada UKM sangat perlu dilakukan untuk memperoleh informasi yang akurat mengenai kondisi nyata pembukuan UKM pada saat tertentu. Subjek penelitian ini adalah UKM Kampung Kue Rungkut Surabaya dan objek penelitiannya adalah sistem informasi akuntansi pada usaha kecil tersebut. Pengumpulan data dilakukan menggunakan metode observasi langsung, dan wawancara. Penelitian ini menggunakan teknik analisis data kuatitatif yang akan menghasilkan sebuah aplikasi sistem informasi akuntansi UKM yang telah dikembangkan tersebut. Hasil observasi langsung ke lapangan menunjukkan bahwa ternyata pembukuan sederhana yang dilakukan UKM Kampung Kue Rungkut Surabaya masih banyak kekurangan. Pemilik tidak mengetahui perkembangan usahanya, pemilik hanya mengukur kemampuan usahanya dari modal yang dapat terkumpul lagi dari hasil penjualan hari sebelumnya. Perancangan Sistem informasi akuntansi usaha kecil dapat memberikan informasi tentang penjualan, penerimaan kas, pengeluaran kas, persediaan, harga pokok penjualan dan laba kotor untuk setiap periode","author":[{"dropping-particle":"","family":"Rifani","given":"Latifah","non-dropping-particle":"","parse-names":false,"suffix":""},{"dropping-particle":"","family":"Aini","given":"Nurul","non-dropping-particle":"","parse-names":false,"suffix":""}],"container-title":"Seminar Nasional Sistem Informasi Indonesia","id":"ITEM-1","issued":{"date-parts":[["2016"]]},"page":"427-436","title":"Aplikasi sistem informasi akuntansi pada usaha kecil menengah kampung kue rungkut surabaya","type":"article-journal"},"uris":["http://www.mendeley.com/documents/?uuid=5a8f21d4-34c2-45aa-8f72-c8245494c7d2"]}],"mendeley":{"formattedCitation":"&lt;sup&gt;[6]&lt;/sup&gt;","plainTextFormattedCitation":"[6]","previouslyFormattedCitation":"&lt;sup&gt;(6)&lt;/sup&gt;"},"properties":{"noteIndex":0},"schema":"https://github.com/citation-style-language/schema/raw/master/csl-citation.json"}</w:instrText>
            </w:r>
            <w:r w:rsidR="00BB72EF">
              <w:rPr>
                <w:rFonts w:ascii="Times New Roman" w:eastAsia="Times New Roman" w:hAnsi="Times New Roman" w:cs="Times New Roman"/>
              </w:rPr>
              <w:fldChar w:fldCharType="separate"/>
            </w:r>
            <w:r w:rsidR="00B92D51" w:rsidRPr="00B92D51">
              <w:rPr>
                <w:rFonts w:ascii="Times New Roman" w:eastAsia="Times New Roman" w:hAnsi="Times New Roman" w:cs="Times New Roman"/>
                <w:noProof/>
                <w:vertAlign w:val="superscript"/>
              </w:rPr>
              <w:t>[6]</w:t>
            </w:r>
            <w:r w:rsidR="00BB72EF">
              <w:rPr>
                <w:rFonts w:ascii="Times New Roman" w:eastAsia="Times New Roman" w:hAnsi="Times New Roman" w:cs="Times New Roman"/>
              </w:rPr>
              <w:fldChar w:fldCharType="end"/>
            </w:r>
          </w:p>
        </w:tc>
        <w:tc>
          <w:tcPr>
            <w:tcW w:w="3260" w:type="dxa"/>
          </w:tcPr>
          <w:p w14:paraId="55AF003B" w14:textId="77777777"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Application of Accounting Information Systems in Small and Medium Enterprises in Kampung Kue Rungkut Surabaya</w:t>
            </w:r>
          </w:p>
        </w:tc>
      </w:tr>
      <w:tr w:rsidR="005A66AD" w14:paraId="05E3C9A4" w14:textId="77777777" w:rsidTr="005703BC">
        <w:trPr>
          <w:trHeight w:val="295"/>
        </w:trPr>
        <w:tc>
          <w:tcPr>
            <w:tcW w:w="1418" w:type="dxa"/>
          </w:tcPr>
          <w:p w14:paraId="224CAB9F" w14:textId="77777777" w:rsidR="005A66AD" w:rsidRDefault="005A66AD" w:rsidP="00B92D51">
            <w:pPr>
              <w:jc w:val="both"/>
              <w:rPr>
                <w:rFonts w:ascii="Times New Roman" w:eastAsia="Times New Roman" w:hAnsi="Times New Roman" w:cs="Times New Roman"/>
              </w:rPr>
            </w:pPr>
            <w:r>
              <w:rPr>
                <w:rFonts w:ascii="Times New Roman" w:eastAsia="Times New Roman" w:hAnsi="Times New Roman" w:cs="Times New Roman"/>
              </w:rPr>
              <w:t>Elena Grande, 2011</w:t>
            </w:r>
            <w:r w:rsidR="00BB72EF">
              <w:rPr>
                <w:rFonts w:ascii="Times New Roman" w:eastAsia="Times New Roman" w:hAnsi="Times New Roman" w:cs="Times New Roman"/>
              </w:rPr>
              <w:fldChar w:fldCharType="begin" w:fldLock="1"/>
            </w:r>
            <w:r w:rsidR="00B92D51">
              <w:rPr>
                <w:rFonts w:ascii="Times New Roman" w:eastAsia="Times New Roman" w:hAnsi="Times New Roman" w:cs="Times New Roman"/>
              </w:rPr>
              <w:instrText>ADDIN CSL_CITATION {"citationItems":[{"id":"ITEM-1","itemData":{"DOI":"10.4192/1577-8517-v11","abstract":"Nghiên cứu này nhằm mục đích, dựa trên bằng chứng, đo lường mối quan hệ giữa việc sử dụng Hệ thống thông tin kế toán (AIS) của các doanh nghiệp vừa và nhỏ (SMEs) ở Tây Ban Nha, và các công ty đã cải thiện các chỉ số hiệu suất và năng suất. Nghiên cứu thực nghiệm này dựa trên một cuộc khảo sát được thực hiện giữa các doanh nghiệp vừa và nhỏ để xác định mức độ phát triển và triển khai hệ thống thông tin kế toán đã diễn ra, và sau đó một phân tích đã được thực hiện để thấy mức độ cải thiện như thế nào trong các chỉ số kết quả và năng suất. Kết quả thú vị là chúng tôi đã phát hiện ra rằng có một mối quan hệ tích cực giữa các doanh nghiệp vừa và nhỏ sử dụng AIS trong quản lý tài chính và ngân hàng và hoạt động tốt hơn. Nghiên cứu này đem lại giá trị gia tăng cho tài liệu kế toán do sự khan hiếm của các công việc liên quan đến mối quan hệ giữa việc áp dụng và sử dụng AIS và các chỉ số hiệu suất và năng suất trong các doanh nghiệp vừa và nhỏ ở Tây Ban Nha.","author":[{"dropping-particle":"","family":"Grande-Urquía","given":"Elena","non-dropping-particle":"","parse-names":false,"suffix":""},{"dropping-particle":"","family":"Pérez-Estébanez","given":"Raquel","non-dropping-particle":"","parse-names":false,"suffix":""},{"dropping-particle":"","family":"Muñoz-Colomina","given":"Clara","non-dropping-particle":"","parse-names":false,"suffix":""}],"container-title":"The International Journal of Digital Accounting Research","id":"ITEM-1","issue":"February","issued":{"date-parts":[["2011"]]},"page":"25-43","title":"The Impact of Accounting Information Systems ( AIS ) on Performance Measures","type":"article-journal","volume":"11"},"uris":["http://www.mendeley.com/documents/?uuid=5161ea89-ef94-44f3-a871-8a60d54235d3"]}],"mendeley":{"formattedCitation":"&lt;sup&gt;[9]&lt;/sup&gt;","plainTextFormattedCitation":"[9]","previouslyFormattedCitation":"&lt;sup&gt;(9)&lt;/sup&gt;"},"properties":{"noteIndex":0},"schema":"https://github.com/citation-style-language/schema/raw/master/csl-citation.json"}</w:instrText>
            </w:r>
            <w:r w:rsidR="00BB72EF">
              <w:rPr>
                <w:rFonts w:ascii="Times New Roman" w:eastAsia="Times New Roman" w:hAnsi="Times New Roman" w:cs="Times New Roman"/>
              </w:rPr>
              <w:fldChar w:fldCharType="separate"/>
            </w:r>
            <w:r w:rsidR="00B92D51" w:rsidRPr="00B92D51">
              <w:rPr>
                <w:rFonts w:ascii="Times New Roman" w:eastAsia="Times New Roman" w:hAnsi="Times New Roman" w:cs="Times New Roman"/>
                <w:noProof/>
                <w:vertAlign w:val="superscript"/>
              </w:rPr>
              <w:t>[9]</w:t>
            </w:r>
            <w:r w:rsidR="00BB72EF">
              <w:rPr>
                <w:rFonts w:ascii="Times New Roman" w:eastAsia="Times New Roman" w:hAnsi="Times New Roman" w:cs="Times New Roman"/>
              </w:rPr>
              <w:fldChar w:fldCharType="end"/>
            </w:r>
            <w:r>
              <w:rPr>
                <w:rFonts w:ascii="Times New Roman" w:eastAsia="Times New Roman" w:hAnsi="Times New Roman" w:cs="Times New Roman"/>
              </w:rPr>
              <w:t xml:space="preserve"> </w:t>
            </w:r>
          </w:p>
        </w:tc>
        <w:tc>
          <w:tcPr>
            <w:tcW w:w="3260" w:type="dxa"/>
          </w:tcPr>
          <w:p w14:paraId="7260C7F4" w14:textId="77777777"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The impact of Accounting Information Systems (AIS) on performance measures: empirical evidence in Spanish SMEs</w:t>
            </w:r>
          </w:p>
        </w:tc>
      </w:tr>
      <w:tr w:rsidR="005A66AD" w14:paraId="28F9258C" w14:textId="77777777" w:rsidTr="005703BC">
        <w:trPr>
          <w:trHeight w:val="295"/>
        </w:trPr>
        <w:tc>
          <w:tcPr>
            <w:tcW w:w="1418" w:type="dxa"/>
          </w:tcPr>
          <w:p w14:paraId="0EBB3E92" w14:textId="77777777" w:rsidR="005A66AD" w:rsidRDefault="005A66AD" w:rsidP="00B92D51">
            <w:pPr>
              <w:jc w:val="both"/>
              <w:rPr>
                <w:rFonts w:ascii="Times New Roman" w:eastAsia="Times New Roman" w:hAnsi="Times New Roman" w:cs="Times New Roman"/>
              </w:rPr>
            </w:pPr>
            <w:r>
              <w:rPr>
                <w:rFonts w:ascii="Times New Roman" w:eastAsia="Times New Roman" w:hAnsi="Times New Roman" w:cs="Times New Roman"/>
              </w:rPr>
              <w:t xml:space="preserve">Pulakanam &amp; Venkateswarlu, 2010  </w:t>
            </w:r>
            <w:r w:rsidR="00BB72EF">
              <w:rPr>
                <w:rFonts w:ascii="Times New Roman" w:eastAsia="Times New Roman" w:hAnsi="Times New Roman" w:cs="Times New Roman"/>
              </w:rPr>
              <w:fldChar w:fldCharType="begin" w:fldLock="1"/>
            </w:r>
            <w:r w:rsidR="00B92D51">
              <w:rPr>
                <w:rFonts w:ascii="Times New Roman" w:eastAsia="Times New Roman" w:hAnsi="Times New Roman" w:cs="Times New Roman"/>
              </w:rPr>
              <w:instrText>ADDIN CSL_CITATION {"citationItems":[{"id":"ITEM-1","itemData":{"abstract":"The implementation of off-the-shelf small business accounting (SBA) software has become widespread among small and medium sized enterprises as it has become affordable and technically powerful. At the same time, selecting and implementing a suitable accounting software from among the numerous available software packages is often difficult for small businesses. Using interpretive approach based upon a qualitative research methodology, this paper explores the challenges faced by small businesses in New Zealand implementing SBA software. User confusion, lack of external guidance and support, and lack of accounting skills have been identified as major issues faced by small businesses in implementing SBA software. The external consultant's play significant role in successful implementation of SBA software, but currently very little research has been done in this area.","author":[{"dropping-particle":"","family":"Pulakanam","given":"Venkateswarlu","non-dropping-particle":"","parse-names":false,"suffix":""},{"dropping-particle":"","family":"Suraweera","given":"Theekshana","non-dropping-particle":"","parse-names":false,"suffix":""}],"container-title":"Accountancy Business and the Public Interest","id":"ITEM-1","issue":"64","issued":{"date-parts":[["2010"]]},"page":"98-124","title":"Implementing Accounting Software in Small Businesses in New Zealand: an Exploratory Investigation","type":"article-journal","volume":"9"},"uris":["http://www.mendeley.com/documents/?uuid=fc7e83b0-9c10-475e-8553-1e655abacd9a"]}],"mendeley":{"formattedCitation":"&lt;sup&gt;[4]&lt;/sup&gt;","plainTextFormattedCitation":"[4]","previouslyFormattedCitation":"&lt;sup&gt;(4)&lt;/sup&gt;"},"properties":{"noteIndex":0},"schema":"https://github.com/citation-style-language/schema/raw/master/csl-citation.json"}</w:instrText>
            </w:r>
            <w:r w:rsidR="00BB72EF">
              <w:rPr>
                <w:rFonts w:ascii="Times New Roman" w:eastAsia="Times New Roman" w:hAnsi="Times New Roman" w:cs="Times New Roman"/>
              </w:rPr>
              <w:fldChar w:fldCharType="separate"/>
            </w:r>
            <w:r w:rsidR="00B92D51" w:rsidRPr="00B92D51">
              <w:rPr>
                <w:rFonts w:ascii="Times New Roman" w:eastAsia="Times New Roman" w:hAnsi="Times New Roman" w:cs="Times New Roman"/>
                <w:noProof/>
                <w:vertAlign w:val="superscript"/>
              </w:rPr>
              <w:t>[4]</w:t>
            </w:r>
            <w:r w:rsidR="00BB72EF">
              <w:rPr>
                <w:rFonts w:ascii="Times New Roman" w:eastAsia="Times New Roman" w:hAnsi="Times New Roman" w:cs="Times New Roman"/>
              </w:rPr>
              <w:fldChar w:fldCharType="end"/>
            </w:r>
          </w:p>
        </w:tc>
        <w:tc>
          <w:tcPr>
            <w:tcW w:w="3260" w:type="dxa"/>
          </w:tcPr>
          <w:p w14:paraId="405C1E09" w14:textId="77777777"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Implementing Accounting Software In Small Businesses In New Zealand: An Exploratory Investigation</w:t>
            </w:r>
          </w:p>
        </w:tc>
      </w:tr>
      <w:tr w:rsidR="005A66AD" w14:paraId="64389AE1" w14:textId="77777777" w:rsidTr="005703BC">
        <w:trPr>
          <w:trHeight w:val="295"/>
        </w:trPr>
        <w:tc>
          <w:tcPr>
            <w:tcW w:w="1418" w:type="dxa"/>
          </w:tcPr>
          <w:p w14:paraId="7922435F" w14:textId="77777777" w:rsidR="005A66AD" w:rsidRPr="00BB72EF" w:rsidRDefault="005A66AD" w:rsidP="00B92D51">
            <w:pPr>
              <w:jc w:val="both"/>
              <w:rPr>
                <w:rFonts w:ascii="Times New Roman" w:eastAsia="Times New Roman" w:hAnsi="Times New Roman" w:cs="Times New Roman"/>
                <w:lang w:val="en-US"/>
              </w:rPr>
            </w:pPr>
            <w:r>
              <w:rPr>
                <w:rFonts w:ascii="Times New Roman" w:eastAsia="Times New Roman" w:hAnsi="Times New Roman" w:cs="Times New Roman"/>
              </w:rPr>
              <w:t>Rahmayuni, 2017</w:t>
            </w:r>
            <w:r w:rsidR="00BB72EF">
              <w:rPr>
                <w:rFonts w:ascii="Times New Roman" w:eastAsia="Times New Roman" w:hAnsi="Times New Roman" w:cs="Times New Roman"/>
                <w:lang w:val="en-US"/>
              </w:rPr>
              <w:t xml:space="preserve"> </w:t>
            </w:r>
            <w:r w:rsidR="00BB72EF">
              <w:rPr>
                <w:rFonts w:ascii="Times New Roman" w:eastAsia="Times New Roman" w:hAnsi="Times New Roman" w:cs="Times New Roman"/>
                <w:lang w:val="en-US"/>
              </w:rPr>
              <w:fldChar w:fldCharType="begin" w:fldLock="1"/>
            </w:r>
            <w:r w:rsidR="00B92D51">
              <w:rPr>
                <w:rFonts w:ascii="Times New Roman" w:eastAsia="Times New Roman" w:hAnsi="Times New Roman" w:cs="Times New Roman"/>
                <w:lang w:val="en-US"/>
              </w:rPr>
              <w:instrText>ADDIN CSL_CITATION {"citationItems":[{"id":"ITEM-1","itemData":{"DOI":"10.32487/jshp.v1i1.239","ISSN":"2580-5398","abstract":"The financial statements affects the income of a company, which financial statements must be reported each accounting period, to determine how much income and expenses, to be used as information for those who need it, in this study the author discusses the financial statements contained in the SME area Asahan, which still use manual recording so as to assist SMEs in reporting then introduced applications that can support transactions that are easily MYOB Accounting application. This research uses descriptive method and using secondary data, where data on get directly from SMEs, in this study the authors examined only basic application usage MYOB accounting where research is just the way the input data, and the study will continue until the financial statements, where the conclusion of this research is more effective when their SME financial statements and to facilitate the recording of transactions better use applications where the application is very helpful in financial reporting and advice of researchers is to let SMEs make their financial statements every year starting with the recording of transactions every day Keywords: Income, Financial Statements, MYOB Abstrak Laporan keuangan sangat berpengaruh terhadap pendapatan suatu perusahaan, dimana laporan keuangan harus dilaporkan setiap periode akuntansi, untuk mengetahui berap besar pendapatan dan pengeluaran, untuk digunakan sebagai informasi bagi pihak yang membutuhkannya, pada penelitian ini penulis membahas tentang laporan keuangan yang ada di UKM daerah Asahan, dimana pencatatan maasih menggunakan manual sehingga untuk membantu UKM dalam pelaporan maka di perkenalkan aplikasi yang dapat mendukung transaksi secara mudah yaitu aplikasi MYOB Accounting. Penelitian ini menggunakan metode penelitian deskriptif dan memakai data sekunder, dimana data di dapatkan langsung dari UKM, pada penelitian ini penulis hanya meneliti dasar pemakaian aplikasi MYOB accounting dimana penelitian hanya cara menginput data, dan penelitian akan berlanjut sampai dengan penyusunan laporan keuangan, dimana kesimpulan dari penelitian ini adalah UKM lebih efektif bila adanya laporan keuangan dan untuk memudahkan dalam pencatatan transaksi lebih baik menggunakan aplikasi dimana aplikasi sangat membantu dalam pelaporan keuangan dan saran dari peneliti yaitu kepada UKM hendaklah membuat laporan keuangannya setiap tahun diawali dengan pencatatan transaksi tiap hari Kata Kunci: Pendapatan, Laporan Keuangan , MYOB","author":[{"dropping-particle":"","family":"Rahmayuni","given":"Siti","non-dropping-particle":"","parse-names":false,"suffix":""}],"container-title":"JSHP ( Jurnal Sosial Humaniora dan Pendidikan)","id":"ITEM-1","issue":"1","issued":{"date-parts":[["2017"]]},"page":"93","title":"Peranan Laporan Keuangan dalam Menunjang Peningkatan Pendapatan Pada UKM","type":"article-journal","volume":"1"},"uris":["http://www.mendeley.com/documents/?uuid=23d0dcbd-e4dc-4b08-bd7d-0c45b38f83b7"]}],"mendeley":{"formattedCitation":"&lt;sup&gt;[7]&lt;/sup&gt;","plainTextFormattedCitation":"[7]","previouslyFormattedCitation":"&lt;sup&gt;(7)&lt;/sup&gt;"},"properties":{"noteIndex":0},"schema":"https://github.com/citation-style-language/schema/raw/master/csl-citation.json"}</w:instrText>
            </w:r>
            <w:r w:rsidR="00BB72EF">
              <w:rPr>
                <w:rFonts w:ascii="Times New Roman" w:eastAsia="Times New Roman" w:hAnsi="Times New Roman" w:cs="Times New Roman"/>
                <w:lang w:val="en-US"/>
              </w:rPr>
              <w:fldChar w:fldCharType="separate"/>
            </w:r>
            <w:r w:rsidR="00B92D51" w:rsidRPr="00B92D51">
              <w:rPr>
                <w:rFonts w:ascii="Times New Roman" w:eastAsia="Times New Roman" w:hAnsi="Times New Roman" w:cs="Times New Roman"/>
                <w:noProof/>
                <w:vertAlign w:val="superscript"/>
                <w:lang w:val="en-US"/>
              </w:rPr>
              <w:t>[7]</w:t>
            </w:r>
            <w:r w:rsidR="00BB72EF">
              <w:rPr>
                <w:rFonts w:ascii="Times New Roman" w:eastAsia="Times New Roman" w:hAnsi="Times New Roman" w:cs="Times New Roman"/>
                <w:lang w:val="en-US"/>
              </w:rPr>
              <w:fldChar w:fldCharType="end"/>
            </w:r>
          </w:p>
        </w:tc>
        <w:tc>
          <w:tcPr>
            <w:tcW w:w="3260" w:type="dxa"/>
          </w:tcPr>
          <w:p w14:paraId="327F99B6" w14:textId="77777777"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The Role of Financial Reports in Supporting Improvement Income in SMEs</w:t>
            </w:r>
          </w:p>
        </w:tc>
      </w:tr>
      <w:tr w:rsidR="005A66AD" w14:paraId="3EDA25D3" w14:textId="77777777" w:rsidTr="005703BC">
        <w:trPr>
          <w:trHeight w:val="295"/>
        </w:trPr>
        <w:tc>
          <w:tcPr>
            <w:tcW w:w="1418" w:type="dxa"/>
          </w:tcPr>
          <w:p w14:paraId="6A9A99AE" w14:textId="77777777" w:rsidR="005A66AD" w:rsidRPr="00BB72EF" w:rsidRDefault="005A66AD" w:rsidP="00B92D51">
            <w:pPr>
              <w:jc w:val="both"/>
              <w:rPr>
                <w:rFonts w:ascii="Times New Roman" w:eastAsia="Times New Roman" w:hAnsi="Times New Roman" w:cs="Times New Roman"/>
                <w:lang w:val="en-US"/>
              </w:rPr>
            </w:pPr>
            <w:r>
              <w:rPr>
                <w:rFonts w:ascii="Times New Roman" w:eastAsia="Times New Roman" w:hAnsi="Times New Roman" w:cs="Times New Roman"/>
              </w:rPr>
              <w:t>Legina &amp; Sofia, 2020</w:t>
            </w:r>
            <w:r w:rsidR="00BB72EF">
              <w:rPr>
                <w:rFonts w:ascii="Times New Roman" w:eastAsia="Times New Roman" w:hAnsi="Times New Roman" w:cs="Times New Roman"/>
                <w:lang w:val="en-US"/>
              </w:rPr>
              <w:t xml:space="preserve"> </w:t>
            </w:r>
            <w:r w:rsidR="00BB72EF">
              <w:rPr>
                <w:rFonts w:ascii="Times New Roman" w:eastAsia="Times New Roman" w:hAnsi="Times New Roman" w:cs="Times New Roman"/>
                <w:lang w:val="en-US"/>
              </w:rPr>
              <w:fldChar w:fldCharType="begin" w:fldLock="1"/>
            </w:r>
            <w:r w:rsidR="00B92D51">
              <w:rPr>
                <w:rFonts w:ascii="Times New Roman" w:eastAsia="Times New Roman" w:hAnsi="Times New Roman" w:cs="Times New Roman"/>
                <w:lang w:val="en-US"/>
              </w:rPr>
              <w:instrText>ADDIN CSL_CITATION {"citationItems":[{"id":"ITEM-1","itemData":{"DOI":"10.31851/neraca.v4i2.4771","ISSN":"2580-2690","author":[{"dropping-particle":"","family":"Legina","given":"Xena","non-dropping-particle":"","parse-names":false,"suffix":""},{"dropping-particle":"","family":"Sofia","given":"Irma Paramita","non-dropping-particle":"","parse-names":false,"suffix":""}],"container-title":"Jurnal Neraca: Jurnal Pendidikan dan Ilmu Ekonomi Akuntansi","id":"ITEM-1","issue":"2","issued":{"date-parts":[["2020"]]},"page":"172","title":"Pemanfaatan Software Pembukuan Akuntansi Sebagai Solusi Atas Sistem Pembukuan Manual Pada Umkm","type":"article-journal","volume":"4"},"uris":["http://www.mendeley.com/documents/?uuid=2969ae16-6d6d-4885-b8c5-1dfb6f72cb93"]}],"mendeley":{"formattedCitation":"&lt;sup&gt;[3]&lt;/sup&gt;","plainTextFormattedCitation":"[3]","previouslyFormattedCitation":"&lt;sup&gt;(3)&lt;/sup&gt;"},"properties":{"noteIndex":0},"schema":"https://github.com/citation-style-language/schema/raw/master/csl-citation.json"}</w:instrText>
            </w:r>
            <w:r w:rsidR="00BB72EF">
              <w:rPr>
                <w:rFonts w:ascii="Times New Roman" w:eastAsia="Times New Roman" w:hAnsi="Times New Roman" w:cs="Times New Roman"/>
                <w:lang w:val="en-US"/>
              </w:rPr>
              <w:fldChar w:fldCharType="separate"/>
            </w:r>
            <w:r w:rsidR="00B92D51" w:rsidRPr="00B92D51">
              <w:rPr>
                <w:rFonts w:ascii="Times New Roman" w:eastAsia="Times New Roman" w:hAnsi="Times New Roman" w:cs="Times New Roman"/>
                <w:noProof/>
                <w:vertAlign w:val="superscript"/>
                <w:lang w:val="en-US"/>
              </w:rPr>
              <w:t>[3]</w:t>
            </w:r>
            <w:r w:rsidR="00BB72EF">
              <w:rPr>
                <w:rFonts w:ascii="Times New Roman" w:eastAsia="Times New Roman" w:hAnsi="Times New Roman" w:cs="Times New Roman"/>
                <w:lang w:val="en-US"/>
              </w:rPr>
              <w:fldChar w:fldCharType="end"/>
            </w:r>
          </w:p>
        </w:tc>
        <w:tc>
          <w:tcPr>
            <w:tcW w:w="3260" w:type="dxa"/>
          </w:tcPr>
          <w:p w14:paraId="48069049" w14:textId="77777777"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Utilization of Accounting Bookkeeping Software as a Solution for Manual Bookkeeping Systems in</w:t>
            </w:r>
          </w:p>
        </w:tc>
      </w:tr>
      <w:tr w:rsidR="005A66AD" w14:paraId="77778E6B" w14:textId="77777777" w:rsidTr="005703BC">
        <w:trPr>
          <w:trHeight w:val="448"/>
        </w:trPr>
        <w:tc>
          <w:tcPr>
            <w:tcW w:w="1418" w:type="dxa"/>
          </w:tcPr>
          <w:p w14:paraId="51E9D94E" w14:textId="77777777" w:rsidR="005A66AD" w:rsidRPr="00BB72EF" w:rsidRDefault="00BB72EF" w:rsidP="00B92D51">
            <w:pPr>
              <w:jc w:val="both"/>
              <w:rPr>
                <w:rFonts w:ascii="Times New Roman" w:eastAsia="Times New Roman" w:hAnsi="Times New Roman" w:cs="Times New Roman"/>
                <w:lang w:val="en-US"/>
              </w:rPr>
            </w:pPr>
            <w:r>
              <w:rPr>
                <w:rFonts w:ascii="Times New Roman" w:eastAsia="Times New Roman" w:hAnsi="Times New Roman" w:cs="Times New Roman"/>
              </w:rPr>
              <w:t xml:space="preserve">MSMEs </w:t>
            </w:r>
            <w:r w:rsidR="005A66AD">
              <w:rPr>
                <w:rFonts w:ascii="Times New Roman" w:eastAsia="Times New Roman" w:hAnsi="Times New Roman" w:cs="Times New Roman"/>
              </w:rPr>
              <w:t>Hetika, et al 2019</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sidR="00B92D51">
              <w:rPr>
                <w:rFonts w:ascii="Times New Roman" w:eastAsia="Times New Roman" w:hAnsi="Times New Roman" w:cs="Times New Roman"/>
                <w:lang w:val="en-US"/>
              </w:rPr>
              <w:instrText>ADDIN CSL_CITATION {"citationItems":[{"id":"ITEM-1","itemData":{"DOI":"10.32486/jd.v3i2.339","abstract":"Perkembangan era revolusi industri 4.0 membuka peluang bagi UMKM dalam memasarkan produknya yaitu memberi kemudahan dapat memasarkan produknya melalui internet, namun konsekuensinya para pelaku usaha harus dapat mengantisipasi perubahan-perubahan yang terjadi. Sektor usaha yang tangguh harus didukung dengan pencatatan keuangan yang memadai namun menurut data Kementerian Koperasi dan UKM mayoritas pelaku UMKM khususnya usaha mikro belum memiliki tata kelola administrasi maupun laporan keuangan yang memadai. Belum tersedianya pencatatan keuangan yang memadai menjadi hambatan bagi para pelaku UMKM. Permasalahan ini mendapat perhatian dari pemerintah, akademisi maupun praktisi sehingga akhir-akhir ini muncul bebepara aplikasi yang dapat membantu para pelaku UMKM dalam menyusun laporan keuangan, salah satunya adalah aplikasi “Akuntansi UKM”. Dalam menghadapi era revolusi industry 4.0 pelaku UMKM perlu memahami aplikasi yang dapat membantu dalam mengelola keuangan usaha. Metode yang digunakan dalam pengabdian masyarakat ini adalah pelatihan dan pendampingan penyusunan laporan keuangan pada UMKM dengan menggunakan aplikasi akuntansi UKM-ID pada UMKM di Kota Tegal. Secara garis besar kegiatan pelatihan ini dapat dinyatakan berhasil dilihat dari antusiasme para pelaku UMKM selama proses pelatihan dan pendampingan penyusunan laporan keuangan. Selain itu, melalui kegiatan pelatihan ini dapat terbentuk forum untuk sharing tentang perkembangan UMKM. Kagiatan ini juga berkontribusi dalam peningkatan pengetahuan dan ketrampilan pelaku UMKM.","author":[{"dropping-particle":"","family":"Hetika","given":"Hetika","non-dropping-particle":"","parse-names":false,"suffix":""},{"dropping-particle":"","family":"Sari","given":"Yeni Priatna","non-dropping-particle":"","parse-names":false,"suffix":""},{"dropping-particle":"","family":"Faidah","given":"Yusri Anis","non-dropping-particle":"","parse-names":false,"suffix":""},{"dropping-particle":"","family":"Yasmin","given":"Arifia","non-dropping-particle":"","parse-names":false,"suffix":""}],"container-title":"DIKEMAS (Jurnal Pengabdian Kepada Masyarakat)","id":"ITEM-1","issue":"2","issued":{"date-parts":[["2019","10","23"]]},"publisher":"Politeknik Negeri Madiun","title":"Aplikasi Penyusunan Laporan Keuangan Berbasis Android Sebagai Strategi Mempermudah Mengelola Keuangan UMKM di Kota Tegal","type":"article-journal","volume":"3"},"uris":["http://www.mendeley.com/documents/?uuid=4ad586a0-afa0-3276-b0fa-9f219a1b0e41"]}],"mendeley":{"formattedCitation":"&lt;sup&gt;[8]&lt;/sup&gt;","plainTextFormattedCitation":"[8]","previouslyFormattedCitation":"&lt;sup&gt;(8)&lt;/sup&gt;"},"properties":{"noteIndex":0},"schema":"https://github.com/citation-style-language/schema/raw/master/csl-citation.json"}</w:instrText>
            </w:r>
            <w:r>
              <w:rPr>
                <w:rFonts w:ascii="Times New Roman" w:eastAsia="Times New Roman" w:hAnsi="Times New Roman" w:cs="Times New Roman"/>
                <w:lang w:val="en-US"/>
              </w:rPr>
              <w:fldChar w:fldCharType="separate"/>
            </w:r>
            <w:r w:rsidR="00B92D51" w:rsidRPr="00B92D51">
              <w:rPr>
                <w:rFonts w:ascii="Times New Roman" w:eastAsia="Times New Roman" w:hAnsi="Times New Roman" w:cs="Times New Roman"/>
                <w:noProof/>
                <w:vertAlign w:val="superscript"/>
                <w:lang w:val="en-US"/>
              </w:rPr>
              <w:t>[8]</w:t>
            </w:r>
            <w:r>
              <w:rPr>
                <w:rFonts w:ascii="Times New Roman" w:eastAsia="Times New Roman" w:hAnsi="Times New Roman" w:cs="Times New Roman"/>
                <w:lang w:val="en-US"/>
              </w:rPr>
              <w:fldChar w:fldCharType="end"/>
            </w:r>
          </w:p>
        </w:tc>
        <w:tc>
          <w:tcPr>
            <w:tcW w:w="3260" w:type="dxa"/>
          </w:tcPr>
          <w:p w14:paraId="13427462" w14:textId="77777777"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Application for Preparation of Android-Based Financial Statements as a Strategy to Facilitate Financial Management of MSMEs in Tegal City</w:t>
            </w:r>
          </w:p>
        </w:tc>
      </w:tr>
    </w:tbl>
    <w:p w14:paraId="409F8F44" w14:textId="77777777" w:rsidR="00D40DED" w:rsidRPr="00D40DED" w:rsidRDefault="00D40DED" w:rsidP="00D40DED"/>
    <w:p w14:paraId="4447E8DD" w14:textId="77777777" w:rsidR="000E011E" w:rsidRDefault="00E34F3A" w:rsidP="001447C7">
      <w:pPr>
        <w:pStyle w:val="Heading1"/>
        <w:numPr>
          <w:ilvl w:val="0"/>
          <w:numId w:val="7"/>
        </w:numPr>
        <w:tabs>
          <w:tab w:val="left" w:pos="216"/>
        </w:tabs>
        <w:spacing w:before="160" w:after="80" w:line="240" w:lineRule="auto"/>
        <w:jc w:val="center"/>
        <w:rPr>
          <w:rFonts w:ascii="Times New Roman" w:eastAsia="Times New Roman" w:hAnsi="Times New Roman" w:cs="Times New Roman"/>
          <w:smallCaps/>
          <w:sz w:val="20"/>
          <w:szCs w:val="20"/>
        </w:rPr>
      </w:pPr>
      <w:r>
        <w:rPr>
          <w:rFonts w:ascii="Times New Roman" w:eastAsia="Times New Roman" w:hAnsi="Times New Roman" w:cs="Times New Roman"/>
          <w:smallCaps/>
          <w:sz w:val="20"/>
          <w:szCs w:val="20"/>
        </w:rPr>
        <w:t>research methods</w:t>
      </w:r>
    </w:p>
    <w:p w14:paraId="15BD32DD" w14:textId="77777777" w:rsidR="001447C7" w:rsidRPr="001447C7" w:rsidRDefault="001447C7" w:rsidP="001447C7">
      <w:pPr>
        <w:keepNext/>
        <w:keepLines/>
        <w:spacing w:before="200" w:line="240" w:lineRule="auto"/>
        <w:ind w:left="426" w:hanging="426"/>
        <w:jc w:val="both"/>
        <w:rPr>
          <w:rFonts w:ascii="Times New Roman" w:eastAsia="Times New Roman" w:hAnsi="Times New Roman" w:cs="Times New Roman"/>
          <w:b/>
          <w:sz w:val="20"/>
          <w:szCs w:val="20"/>
        </w:rPr>
      </w:pPr>
      <w:r w:rsidRPr="001447C7">
        <w:rPr>
          <w:rFonts w:ascii="Times New Roman" w:eastAsia="Times New Roman" w:hAnsi="Times New Roman" w:cs="Times New Roman"/>
          <w:b/>
          <w:sz w:val="20"/>
          <w:szCs w:val="20"/>
        </w:rPr>
        <w:t xml:space="preserve">3.1. </w:t>
      </w:r>
      <w:r>
        <w:rPr>
          <w:rFonts w:ascii="Times New Roman" w:eastAsia="Times New Roman" w:hAnsi="Times New Roman" w:cs="Times New Roman"/>
          <w:b/>
          <w:sz w:val="20"/>
          <w:szCs w:val="20"/>
        </w:rPr>
        <w:tab/>
      </w:r>
      <w:r w:rsidRPr="001447C7">
        <w:rPr>
          <w:rFonts w:ascii="Times New Roman" w:eastAsia="Times New Roman" w:hAnsi="Times New Roman" w:cs="Times New Roman"/>
          <w:b/>
          <w:sz w:val="20"/>
          <w:szCs w:val="20"/>
        </w:rPr>
        <w:t>Types of Research This</w:t>
      </w:r>
    </w:p>
    <w:p w14:paraId="16551431" w14:textId="77777777" w:rsidR="001447C7" w:rsidRPr="001447C7" w:rsidRDefault="00BB72EF" w:rsidP="001447C7">
      <w:pPr>
        <w:spacing w:line="240" w:lineRule="auto"/>
        <w:ind w:firstLine="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w:t>
      </w:r>
      <w:r w:rsidR="001447C7" w:rsidRPr="001447C7">
        <w:rPr>
          <w:rFonts w:ascii="Times New Roman" w:eastAsia="Times New Roman" w:hAnsi="Times New Roman" w:cs="Times New Roman"/>
          <w:sz w:val="20"/>
          <w:szCs w:val="20"/>
        </w:rPr>
        <w:t>ype of research (according to usage) is applied research. Applied research is research that has the aim of solving practical problems or research that a</w:t>
      </w:r>
      <w:r>
        <w:rPr>
          <w:rFonts w:ascii="Times New Roman" w:eastAsia="Times New Roman" w:hAnsi="Times New Roman" w:cs="Times New Roman"/>
          <w:sz w:val="20"/>
          <w:szCs w:val="20"/>
        </w:rPr>
        <w:t xml:space="preserve">ims to produce new products </w:t>
      </w:r>
      <w:r>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uthor":[{"dropping-particle":"","family":"Mulyatiningsih","given":"Endang","non-dropping-particle":"","parse-names":false,"suffix":""}],"id":"ITEM-1","issued":{"date-parts":[["2011"]]},"publisher-place":"Yogyakarta","title":"Riset Terapan","type":"book"},"uris":["http://www.mendeley.com/documents/?uuid=d337c861-bba4-4df0-859e-0db9922ed670"]}],"mendeley":{"formattedCitation":"&lt;sup&gt;[10]&lt;/sup&gt;","plainTextFormattedCitation":"[10]","previouslyFormattedCitation":"&lt;sup&gt;(10)&lt;/sup&gt;"},"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0]</w:t>
      </w:r>
      <w:r>
        <w:rPr>
          <w:rFonts w:ascii="Times New Roman" w:eastAsia="Times New Roman" w:hAnsi="Times New Roman" w:cs="Times New Roman"/>
          <w:sz w:val="20"/>
          <w:szCs w:val="20"/>
        </w:rPr>
        <w:fldChar w:fldCharType="end"/>
      </w:r>
    </w:p>
    <w:p w14:paraId="58F44F5A" w14:textId="77777777"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While the applied research method carried out in this research is research and development methods. The research and development method is an applied research method carried out to develop a new product</w:t>
      </w:r>
      <w:r w:rsidR="00BB72EF">
        <w:rPr>
          <w:rFonts w:ascii="Times New Roman" w:eastAsia="Times New Roman" w:hAnsi="Times New Roman" w:cs="Times New Roman"/>
          <w:sz w:val="20"/>
          <w:szCs w:val="20"/>
        </w:rPr>
        <w:t xml:space="preserve"> that is empirically tested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uthor":[{"dropping-particle":"","family":"Mulyatiningsih","given":"Endang","non-dropping-particle":"","parse-names":false,"suffix":""}],"id":"ITEM-1","issued":{"date-parts":[["2011"]]},"publisher-place":"Yogyakarta","title":"Riset Terapan","type":"book"},"uris":["http://www.mendeley.com/documents/?uuid=d337c861-bba4-4df0-859e-0db9922ed670"]}],"mendeley":{"formattedCitation":"&lt;sup&gt;[10]&lt;/sup&gt;","plainTextFormattedCitation":"[10]","previouslyFormattedCitation":"&lt;sup&gt;(10)&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0]</w:t>
      </w:r>
      <w:r w:rsidR="00BB72EF">
        <w:rPr>
          <w:rFonts w:ascii="Times New Roman" w:eastAsia="Times New Roman" w:hAnsi="Times New Roman" w:cs="Times New Roman"/>
          <w:sz w:val="20"/>
          <w:szCs w:val="20"/>
        </w:rPr>
        <w:fldChar w:fldCharType="end"/>
      </w:r>
      <w:r w:rsidRPr="001447C7">
        <w:rPr>
          <w:rFonts w:ascii="Times New Roman" w:eastAsia="Times New Roman" w:hAnsi="Times New Roman" w:cs="Times New Roman"/>
          <w:sz w:val="20"/>
          <w:szCs w:val="20"/>
        </w:rPr>
        <w:t xml:space="preserve">. This research will carry out activities in stages starting with an analysis of the needs, design, manufacture and implementation to evaluation of the feasibility of the product to be developed.  </w:t>
      </w:r>
    </w:p>
    <w:p w14:paraId="2F950856" w14:textId="77777777"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lastRenderedPageBreak/>
        <w:t xml:space="preserve">This research is the initial stage of product development in the form of analysis of needs, design and manufacture of products first. In this study, we will discuss the need for business recording applications obtained from a comparison of several business recording applications that have existed before. Furthermore, researchers will design and manufacture products in the form of business recording applications for MSMEs. Prior to this, further applied research will be conducted on the implementation and evaluation of product feasibility for further development. </w:t>
      </w:r>
    </w:p>
    <w:p w14:paraId="036DA084" w14:textId="77777777"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This study develops an Accounting Information System using the RAD (method</w:t>
      </w:r>
      <w:r w:rsidR="00BB72EF">
        <w:rPr>
          <w:rFonts w:ascii="Times New Roman" w:eastAsia="Times New Roman" w:hAnsi="Times New Roman" w:cs="Times New Roman"/>
          <w:sz w:val="20"/>
          <w:szCs w:val="20"/>
          <w:lang w:val="en-US"/>
        </w:rPr>
        <w:t xml:space="preserve"> </w:t>
      </w:r>
      <w:r w:rsidRPr="001447C7">
        <w:rPr>
          <w:rFonts w:ascii="Times New Roman" w:eastAsia="Times New Roman" w:hAnsi="Times New Roman" w:cs="Times New Roman"/>
          <w:i/>
          <w:sz w:val="20"/>
          <w:szCs w:val="20"/>
        </w:rPr>
        <w:t>Rapid Application Development</w:t>
      </w:r>
      <w:r w:rsidR="00BB72EF">
        <w:rPr>
          <w:rFonts w:ascii="Times New Roman" w:eastAsia="Times New Roman" w:hAnsi="Times New Roman" w:cs="Times New Roman"/>
          <w:sz w:val="20"/>
          <w:szCs w:val="20"/>
        </w:rPr>
        <w:t>)</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Perusahaan dalam persaingan bisnisnya harus mampu mengikuti perkembangan teknologi untuk kemajuan perusahaannya. Sistem informasi sangat penting bagi setiap perusahaan, untuk itu perancangan pengolahan data yang dapat menghasilkan informasi yang baik, berkualitas, dan bermanfaat sangat di perlukan. UKM merupakan salah satu bagian penting dari perekonomian negara ataupun daerah. Jumlah UKM di yogyakarta setiap tahunnya mengalami peningkatan jumlahnya sampai dengan 10.000 unit. Salah satu tantangan utama yang dihadapi UKM adalah bagaimana pengelolaan dana perusahaan. UKM kurang memahami akan pentingnya akuntansi. Padahal akuntansi sebagai alat untuk mengetahui perkembangan usaha melalui laporan keuangan dan juga sebagai sumber data untuk menghitung pajak. Beberapa penggunaan sistem informasi akuntansi pada organisasi bisnis diantaranya adalah dengan menggunakan komputer. Saat ini smartphone dengan sistem operasi Android merupakan perangkat yang memiliki jumlah pengguna terbanyak diantara smartphone dengan sistem operasi lain. Proses akuntansi menggunakan bahasa pemrograman dapat dikerjakan secara terintegrasi otomatis sehingga meminimalisir kesalahan laporan keuangan. Metode yang digunakan dalam perancangan aplikasi ini menggunakan metode RAD tetapi hanya sampai tahap design saja. Berdasarkan hal tersebut maka perlu dikembangkan sebuah Sistem Informasi Akuntansi berbasis android yang dapat digunakan untuk mempermudah dan mempercepat pengelolaan keuangan UKM agar dapat menghasilkan laporan keuangan yang real time dan juga penyimpanan data yang ringkas dan aman.","author":[{"dropping-particle":"","family":"Sardiarinto","given":"","non-dropping-particle":"","parse-names":false,"suffix":""}],"container-title":"Bianglala Informatika","id":"ITEM-1","issue":"2","issued":{"date-parts":[["2019"]]},"page":"123-129","title":"Perancangan sistem informasi akuntasi usaha mikro kecil menengah di yogyakarta berbasis android","type":"article-journal","volume":"7"},"uris":["http://www.mendeley.com/documents/?uuid=b19c9e29-67af-41d5-9292-cf02383a9f2e"]}],"mendeley":{"formattedCitation":"&lt;sup&gt;[11]&lt;/sup&gt;","plainTextFormattedCitation":"[11]","previouslyFormattedCitation":"&lt;sup&gt;(11)&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1]</w:t>
      </w:r>
      <w:r w:rsidR="00BB72EF">
        <w:rPr>
          <w:rFonts w:ascii="Times New Roman" w:eastAsia="Times New Roman" w:hAnsi="Times New Roman" w:cs="Times New Roman"/>
          <w:sz w:val="20"/>
          <w:szCs w:val="20"/>
        </w:rPr>
        <w:fldChar w:fldCharType="end"/>
      </w:r>
      <w:r w:rsidRPr="001447C7">
        <w:rPr>
          <w:rFonts w:ascii="Times New Roman" w:eastAsia="Times New Roman" w:hAnsi="Times New Roman" w:cs="Times New Roman"/>
          <w:sz w:val="20"/>
          <w:szCs w:val="20"/>
        </w:rPr>
        <w:t xml:space="preserve">. Themodel </w:t>
      </w:r>
      <w:r w:rsidRPr="001447C7">
        <w:rPr>
          <w:rFonts w:ascii="Times New Roman" w:eastAsia="Times New Roman" w:hAnsi="Times New Roman" w:cs="Times New Roman"/>
          <w:i/>
          <w:sz w:val="20"/>
          <w:szCs w:val="20"/>
        </w:rPr>
        <w:t>Rapid Application Development</w:t>
      </w:r>
      <w:r w:rsidRPr="001447C7">
        <w:rPr>
          <w:rFonts w:ascii="Times New Roman" w:eastAsia="Times New Roman" w:hAnsi="Times New Roman" w:cs="Times New Roman"/>
          <w:sz w:val="20"/>
          <w:szCs w:val="20"/>
        </w:rPr>
        <w:t xml:space="preserve"> is a software development process that emphasiz</w:t>
      </w:r>
      <w:r w:rsidR="00BB72EF">
        <w:rPr>
          <w:rFonts w:ascii="Times New Roman" w:eastAsia="Times New Roman" w:hAnsi="Times New Roman" w:cs="Times New Roman"/>
          <w:sz w:val="20"/>
          <w:szCs w:val="20"/>
        </w:rPr>
        <w:t xml:space="preserve">es short development cycle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Perusahaan dalam persaingan bisnisnya harus mampu mengikuti perkembangan teknologi untuk kemajuan perusahaannya. Sistem informasi sangat penting bagi setiap perusahaan, untuk itu perancangan pengolahan data yang dapat menghasilkan informasi yang baik, berkualitas, dan bermanfaat sangat di perlukan. UKM merupakan salah satu bagian penting dari perekonomian negara ataupun daerah. Jumlah UKM di yogyakarta setiap tahunnya mengalami peningkatan jumlahnya sampai dengan 10.000 unit. Salah satu tantangan utama yang dihadapi UKM adalah bagaimana pengelolaan dana perusahaan. UKM kurang memahami akan pentingnya akuntansi. Padahal akuntansi sebagai alat untuk mengetahui perkembangan usaha melalui laporan keuangan dan juga sebagai sumber data untuk menghitung pajak. Beberapa penggunaan sistem informasi akuntansi pada organisasi bisnis diantaranya adalah dengan menggunakan komputer. Saat ini smartphone dengan sistem operasi Android merupakan perangkat yang memiliki jumlah pengguna terbanyak diantara smartphone dengan sistem operasi lain. Proses akuntansi menggunakan bahasa pemrograman dapat dikerjakan secara terintegrasi otomatis sehingga meminimalisir kesalahan laporan keuangan. Metode yang digunakan dalam perancangan aplikasi ini menggunakan metode RAD tetapi hanya sampai tahap design saja. Berdasarkan hal tersebut maka perlu dikembangkan sebuah Sistem Informasi Akuntansi berbasis android yang dapat digunakan untuk mempermudah dan mempercepat pengelolaan keuangan UKM agar dapat menghasilkan laporan keuangan yang real time dan juga penyimpanan data yang ringkas dan aman.","author":[{"dropping-particle":"","family":"Sardiarinto","given":"","non-dropping-particle":"","parse-names":false,"suffix":""}],"container-title":"Bianglala Informatika","id":"ITEM-1","issue":"2","issued":{"date-parts":[["2019"]]},"page":"123-129","title":"Perancangan sistem informasi akuntasi usaha mikro kecil menengah di yogyakarta berbasis android","type":"article-journal","volume":"7"},"uris":["http://www.mendeley.com/documents/?uuid=b19c9e29-67af-41d5-9292-cf02383a9f2e"]}],"mendeley":{"formattedCitation":"&lt;sup&gt;[11]&lt;/sup&gt;","plainTextFormattedCitation":"[11]","previouslyFormattedCitation":"&lt;sup&gt;(11)&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1]</w:t>
      </w:r>
      <w:r w:rsidR="00BB72EF">
        <w:rPr>
          <w:rFonts w:ascii="Times New Roman" w:eastAsia="Times New Roman" w:hAnsi="Times New Roman" w:cs="Times New Roman"/>
          <w:sz w:val="20"/>
          <w:szCs w:val="20"/>
        </w:rPr>
        <w:fldChar w:fldCharType="end"/>
      </w:r>
      <w:r w:rsidRPr="001447C7">
        <w:rPr>
          <w:rFonts w:ascii="Times New Roman" w:eastAsia="Times New Roman" w:hAnsi="Times New Roman" w:cs="Times New Roman"/>
          <w:sz w:val="20"/>
          <w:szCs w:val="20"/>
        </w:rPr>
        <w:t xml:space="preserve">. </w:t>
      </w:r>
    </w:p>
    <w:p w14:paraId="1FB39031" w14:textId="77777777" w:rsidR="001447C7" w:rsidRPr="001447C7" w:rsidRDefault="001447C7" w:rsidP="001447C7">
      <w:pPr>
        <w:spacing w:line="240" w:lineRule="auto"/>
        <w:ind w:left="567" w:firstLine="426"/>
        <w:jc w:val="both"/>
        <w:rPr>
          <w:rFonts w:ascii="Times New Roman" w:eastAsia="Times New Roman" w:hAnsi="Times New Roman" w:cs="Times New Roman"/>
          <w:sz w:val="20"/>
          <w:szCs w:val="20"/>
        </w:rPr>
      </w:pPr>
    </w:p>
    <w:p w14:paraId="46AF7008" w14:textId="77777777" w:rsidR="001447C7" w:rsidRPr="001447C7" w:rsidRDefault="001447C7" w:rsidP="001447C7">
      <w:pPr>
        <w:keepNext/>
        <w:keepLines/>
        <w:tabs>
          <w:tab w:val="left" w:pos="426"/>
        </w:tabs>
        <w:spacing w:before="200" w:line="240" w:lineRule="auto"/>
        <w:ind w:left="426" w:hanging="426"/>
        <w:jc w:val="both"/>
        <w:rPr>
          <w:rFonts w:ascii="Times New Roman" w:eastAsia="Times New Roman" w:hAnsi="Times New Roman" w:cs="Times New Roman"/>
          <w:b/>
          <w:sz w:val="20"/>
          <w:szCs w:val="20"/>
        </w:rPr>
      </w:pPr>
      <w:bookmarkStart w:id="8" w:name="_1ksv4uv" w:colFirst="0" w:colLast="0"/>
      <w:bookmarkEnd w:id="8"/>
      <w:r>
        <w:rPr>
          <w:rFonts w:ascii="Times New Roman" w:eastAsia="Times New Roman" w:hAnsi="Times New Roman" w:cs="Times New Roman"/>
          <w:b/>
          <w:sz w:val="20"/>
          <w:szCs w:val="20"/>
        </w:rPr>
        <w:t>3.2</w:t>
      </w:r>
      <w:r>
        <w:rPr>
          <w:rFonts w:ascii="Times New Roman" w:eastAsia="Times New Roman" w:hAnsi="Times New Roman" w:cs="Times New Roman"/>
          <w:b/>
          <w:sz w:val="20"/>
          <w:szCs w:val="20"/>
        </w:rPr>
        <w:tab/>
      </w:r>
      <w:r w:rsidRPr="001447C7">
        <w:rPr>
          <w:rFonts w:ascii="Times New Roman" w:eastAsia="Times New Roman" w:hAnsi="Times New Roman" w:cs="Times New Roman"/>
          <w:b/>
          <w:sz w:val="20"/>
          <w:szCs w:val="20"/>
        </w:rPr>
        <w:t>Data Collection Techniques</w:t>
      </w:r>
    </w:p>
    <w:p w14:paraId="5369C0A4" w14:textId="77777777"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To obtain the data or information needed in</w:t>
      </w:r>
      <w:r w:rsidRPr="001447C7">
        <w:rPr>
          <w:rFonts w:ascii="Times New Roman" w:eastAsia="Times New Roman" w:hAnsi="Times New Roman" w:cs="Times New Roman"/>
          <w:b/>
          <w:sz w:val="20"/>
          <w:szCs w:val="20"/>
        </w:rPr>
        <w:t xml:space="preserve"> </w:t>
      </w:r>
      <w:r w:rsidRPr="001447C7">
        <w:rPr>
          <w:rFonts w:ascii="Times New Roman" w:eastAsia="Times New Roman" w:hAnsi="Times New Roman" w:cs="Times New Roman"/>
          <w:sz w:val="20"/>
          <w:szCs w:val="20"/>
        </w:rPr>
        <w:t>In this study, researchers used the following data collection techniques:</w:t>
      </w:r>
    </w:p>
    <w:p w14:paraId="1B103656" w14:textId="77777777" w:rsidR="001447C7" w:rsidRPr="001447C7" w:rsidRDefault="001447C7" w:rsidP="001447C7">
      <w:pPr>
        <w:numPr>
          <w:ilvl w:val="0"/>
          <w:numId w:val="15"/>
        </w:num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Observation The</w:t>
      </w:r>
    </w:p>
    <w:p w14:paraId="58014427" w14:textId="77777777" w:rsidR="001447C7" w:rsidRPr="001447C7" w:rsidRDefault="001447C7" w:rsidP="001447C7">
      <w:p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 xml:space="preserve">observations made in this study were to conduct trials on several business recording applications that would be compared and look for weaknesses and strengths.  </w:t>
      </w:r>
    </w:p>
    <w:p w14:paraId="43A06DE0" w14:textId="77777777" w:rsidR="001447C7" w:rsidRPr="001447C7" w:rsidRDefault="001447C7" w:rsidP="001447C7">
      <w:pPr>
        <w:numPr>
          <w:ilvl w:val="0"/>
          <w:numId w:val="15"/>
        </w:num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Interviews</w:t>
      </w:r>
    </w:p>
    <w:p w14:paraId="7CA3FED1" w14:textId="77777777" w:rsidR="001447C7" w:rsidRPr="001447C7" w:rsidRDefault="001447C7" w:rsidP="001447C7">
      <w:pPr>
        <w:spacing w:line="240" w:lineRule="auto"/>
        <w:ind w:left="426" w:firstLine="294"/>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 xml:space="preserve">This research uses interviews to provide open-ended questions to the respondents. In this question, the researcher asks a question in the form of a comparison of the two business recording applications that will be analyzed, namely the book stall application and the cash book application. Researchers ask questions on 5 aspects that are used as research material, namely aspects of security, ease of use, completeness of features and quality of reports. </w:t>
      </w:r>
    </w:p>
    <w:p w14:paraId="3A738CF7" w14:textId="77777777" w:rsidR="001447C7" w:rsidRPr="001447C7" w:rsidRDefault="001447C7" w:rsidP="001447C7">
      <w:pPr>
        <w:numPr>
          <w:ilvl w:val="0"/>
          <w:numId w:val="15"/>
        </w:num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Literature review</w:t>
      </w:r>
      <w:r w:rsidRPr="001447C7">
        <w:rPr>
          <w:rFonts w:ascii="Times New Roman" w:eastAsia="Times New Roman" w:hAnsi="Times New Roman" w:cs="Times New Roman"/>
          <w:i/>
          <w:sz w:val="20"/>
          <w:szCs w:val="20"/>
        </w:rPr>
        <w:t xml:space="preserve"> </w:t>
      </w:r>
    </w:p>
    <w:p w14:paraId="7DF3AF13" w14:textId="77777777" w:rsidR="001447C7" w:rsidRPr="001447C7" w:rsidRDefault="001447C7" w:rsidP="001447C7">
      <w:pPr>
        <w:spacing w:line="240" w:lineRule="auto"/>
        <w:ind w:left="567"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Researchers use literature studies to enrich the understanding of the application of business records. Literature study is a data collection technique by reading literature related to previous research that can be used as a basis for analysis and formulation of theories or information related to research.</w:t>
      </w:r>
    </w:p>
    <w:p w14:paraId="089079D2" w14:textId="77777777" w:rsidR="001447C7" w:rsidRPr="001447C7" w:rsidRDefault="001447C7" w:rsidP="001447C7">
      <w:pPr>
        <w:spacing w:line="240" w:lineRule="auto"/>
        <w:ind w:left="567" w:firstLine="426"/>
        <w:jc w:val="both"/>
        <w:rPr>
          <w:rFonts w:ascii="Times New Roman" w:eastAsia="Times New Roman" w:hAnsi="Times New Roman" w:cs="Times New Roman"/>
          <w:sz w:val="20"/>
          <w:szCs w:val="20"/>
        </w:rPr>
      </w:pPr>
    </w:p>
    <w:p w14:paraId="299E21F7" w14:textId="77777777" w:rsidR="001447C7" w:rsidRDefault="001447C7" w:rsidP="001447C7">
      <w:pPr>
        <w:spacing w:after="200" w:line="240" w:lineRule="auto"/>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Figure 1</w:t>
      </w:r>
      <w:r w:rsidRPr="001447C7">
        <w:rPr>
          <w:rFonts w:ascii="Times New Roman" w:eastAsia="Times New Roman" w:hAnsi="Times New Roman" w:cs="Times New Roman"/>
          <w:color w:val="44546A"/>
          <w:sz w:val="20"/>
          <w:szCs w:val="20"/>
        </w:rPr>
        <w:t xml:space="preserve"> </w:t>
      </w:r>
      <w:r w:rsidRPr="001447C7">
        <w:rPr>
          <w:rFonts w:ascii="Times New Roman" w:eastAsia="Times New Roman" w:hAnsi="Times New Roman" w:cs="Times New Roman"/>
          <w:sz w:val="20"/>
          <w:szCs w:val="20"/>
        </w:rPr>
        <w:t>Research line of thought</w:t>
      </w:r>
    </w:p>
    <w:p w14:paraId="3289CECF" w14:textId="77777777" w:rsidR="00E34F3A" w:rsidRPr="005703BC" w:rsidRDefault="007113BF" w:rsidP="007113BF">
      <w:pPr>
        <w:spacing w:after="200" w:line="240" w:lineRule="auto"/>
        <w:jc w:val="both"/>
        <w:rPr>
          <w:rFonts w:ascii="Times New Roman" w:eastAsia="Times New Roman" w:hAnsi="Times New Roman" w:cs="Times New Roman"/>
          <w:sz w:val="20"/>
          <w:szCs w:val="20"/>
        </w:rPr>
      </w:pPr>
      <w:r>
        <w:rPr>
          <w:rFonts w:cs="Times New Roman"/>
          <w:noProof/>
          <w:szCs w:val="24"/>
          <w:lang w:val="en-US" w:eastAsia="en-US"/>
        </w:rPr>
        <w:drawing>
          <wp:inline distT="0" distB="0" distL="0" distR="0" wp14:anchorId="06F9E70C" wp14:editId="3C217DCB">
            <wp:extent cx="3086100" cy="1366377"/>
            <wp:effectExtent l="0" t="0" r="0" b="5715"/>
            <wp:docPr id="33" name="Diagram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bookmarkStart w:id="9" w:name="_44sinio" w:colFirst="0" w:colLast="0"/>
      <w:bookmarkEnd w:id="9"/>
    </w:p>
    <w:p w14:paraId="6BCF9903" w14:textId="77777777" w:rsidR="001447C7" w:rsidRPr="001447C7" w:rsidRDefault="001447C7" w:rsidP="001447C7"/>
    <w:p w14:paraId="162E02AD" w14:textId="77777777" w:rsidR="000E011E" w:rsidRPr="009057F6" w:rsidRDefault="00E34F3A" w:rsidP="001447C7">
      <w:pPr>
        <w:pStyle w:val="ListParagraph"/>
        <w:numPr>
          <w:ilvl w:val="0"/>
          <w:numId w:val="7"/>
        </w:numPr>
        <w:tabs>
          <w:tab w:val="left" w:pos="426"/>
        </w:tabs>
        <w:spacing w:after="120" w:line="228" w:lineRule="auto"/>
        <w:jc w:val="center"/>
      </w:pPr>
      <w:r>
        <w:rPr>
          <w:rFonts w:ascii="Times New Roman" w:eastAsia="Times New Roman" w:hAnsi="Times New Roman" w:cs="Times New Roman"/>
          <w:smallCaps/>
          <w:sz w:val="20"/>
          <w:szCs w:val="20"/>
        </w:rPr>
        <w:t>research results and discussion</w:t>
      </w:r>
    </w:p>
    <w:p w14:paraId="7E29609D" w14:textId="77777777" w:rsidR="009057F6" w:rsidRPr="009057F6" w:rsidRDefault="009057F6" w:rsidP="009057F6">
      <w:pPr>
        <w:pStyle w:val="Heading2"/>
        <w:spacing w:before="200" w:after="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lastRenderedPageBreak/>
        <w:t>4.1. Research Results</w:t>
      </w:r>
    </w:p>
    <w:p w14:paraId="146C68F7" w14:textId="77777777" w:rsidR="009057F6" w:rsidRPr="009057F6" w:rsidRDefault="009057F6" w:rsidP="009057F6">
      <w:pPr>
        <w:pStyle w:val="Heading3"/>
        <w:spacing w:before="40" w:after="0" w:line="240" w:lineRule="auto"/>
        <w:jc w:val="both"/>
        <w:rPr>
          <w:rFonts w:ascii="Times New Roman" w:eastAsia="Times New Roman" w:hAnsi="Times New Roman" w:cs="Times New Roman"/>
          <w:color w:val="000000"/>
          <w:sz w:val="20"/>
          <w:szCs w:val="20"/>
        </w:rPr>
      </w:pPr>
      <w:r w:rsidRPr="009057F6">
        <w:rPr>
          <w:rFonts w:ascii="Times New Roman" w:eastAsia="Times New Roman" w:hAnsi="Times New Roman" w:cs="Times New Roman"/>
          <w:color w:val="000000"/>
          <w:sz w:val="20"/>
          <w:szCs w:val="20"/>
        </w:rPr>
        <w:t>4.1.2. Business Registration Application Needs Analysis</w:t>
      </w:r>
    </w:p>
    <w:p w14:paraId="1E037E02" w14:textId="77777777" w:rsidR="009057F6" w:rsidRPr="009057F6" w:rsidRDefault="009057F6" w:rsidP="009057F6">
      <w:pPr>
        <w:spacing w:after="160"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Analysis of the business recording application needs was carried out by conducting surveys and interviews with 30 users of the business recording application, in this case the book stall application and the cash book application. The cash book and warung book applications are used as a reference in this study because these two applications occupy the highest position of the most downloaded applications on the playstore. </w:t>
      </w:r>
    </w:p>
    <w:p w14:paraId="0705E80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e following are some aspects that can be seen from the existing business recording applications, namely: </w:t>
      </w:r>
    </w:p>
    <w:p w14:paraId="08A1F03D" w14:textId="77777777"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Security Aspects </w:t>
      </w:r>
    </w:p>
    <w:p w14:paraId="478A1C64" w14:textId="77777777" w:rsidR="009057F6" w:rsidRPr="009057F6" w:rsidRDefault="009057F6" w:rsidP="009057F6">
      <w:pPr>
        <w:spacing w:line="240" w:lineRule="auto"/>
        <w:ind w:firstLine="36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e Cash Book and Warung Book applications use a one time password in the sign up process. In addition, back up and restore data automatically. In addition, there is also a manual back up and restore provided by the book stall business recording application. This aspect of data security is quite important because the use of </w:t>
      </w:r>
      <w:r w:rsidRPr="009057F6">
        <w:rPr>
          <w:rFonts w:ascii="Times New Roman" w:eastAsia="Times New Roman" w:hAnsi="Times New Roman" w:cs="Times New Roman"/>
          <w:i/>
          <w:sz w:val="20"/>
          <w:szCs w:val="20"/>
        </w:rPr>
        <w:t>cloud computing</w:t>
      </w:r>
      <w:r w:rsidRPr="009057F6">
        <w:rPr>
          <w:rFonts w:ascii="Times New Roman" w:eastAsia="Times New Roman" w:hAnsi="Times New Roman" w:cs="Times New Roman"/>
          <w:sz w:val="20"/>
          <w:szCs w:val="20"/>
        </w:rPr>
        <w:t xml:space="preserve"> requires more security aspects than the use of accounting applications using a desktop. </w:t>
      </w:r>
    </w:p>
    <w:p w14:paraId="18700611" w14:textId="77777777"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Aspects of Completeness of Features that are presented</w:t>
      </w:r>
    </w:p>
    <w:p w14:paraId="1CA57692" w14:textId="77777777" w:rsidR="009057F6" w:rsidRPr="009057F6" w:rsidRDefault="009057F6" w:rsidP="009057F6">
      <w:pPr>
        <w:spacing w:line="240" w:lineRule="auto"/>
        <w:ind w:firstLine="36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Standard features have been provided by the Cash Book application and the book stall has standard features that business recording applications should have. Such as transaction input features, adding customers and suppliers, as well as accounts payable and receivable transactions. It is better if the business recording application also provides space for various forms of transactions, including discounted prices. Both applications do not facilitate the existence of price discounts in transactions. In addition, the two applications do not provide financial statements in the form of statements of financial position, because the recording method still uses a cash basis. </w:t>
      </w:r>
    </w:p>
    <w:p w14:paraId="12C281F4" w14:textId="77777777"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Ease of Use Aspects</w:t>
      </w:r>
    </w:p>
    <w:p w14:paraId="4B0028FC" w14:textId="77777777" w:rsidR="009057F6" w:rsidRPr="009057F6" w:rsidRDefault="009057F6" w:rsidP="009057F6">
      <w:pPr>
        <w:spacing w:line="240" w:lineRule="auto"/>
        <w:ind w:firstLine="36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Both applications have an easy-to-use interface. However, both applications only provide Android-based applications and cannot be accessed on the web. So for MSME actors who are aged must learn to interact with smartphones. </w:t>
      </w:r>
    </w:p>
    <w:p w14:paraId="60311FFD" w14:textId="77777777"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Report Quality Aspects The</w:t>
      </w:r>
    </w:p>
    <w:p w14:paraId="57A521F2" w14:textId="77777777" w:rsidR="009057F6" w:rsidRPr="009057F6" w:rsidRDefault="009057F6" w:rsidP="009057F6">
      <w:pPr>
        <w:spacing w:after="16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w:t>
      </w:r>
      <w:r w:rsidRPr="009057F6">
        <w:rPr>
          <w:rFonts w:ascii="Times New Roman" w:eastAsia="Times New Roman" w:hAnsi="Times New Roman" w:cs="Times New Roman"/>
          <w:sz w:val="20"/>
          <w:szCs w:val="20"/>
        </w:rPr>
        <w:t xml:space="preserve">eports displayed by both applications are income and expense reports and sales charts only. There are no general ledger reports available for each item of receipt or disbursement.  </w:t>
      </w:r>
    </w:p>
    <w:p w14:paraId="75143679" w14:textId="77777777" w:rsidR="009057F6" w:rsidRPr="009057F6" w:rsidRDefault="009057F6" w:rsidP="009057F6">
      <w:pPr>
        <w:pStyle w:val="Heading3"/>
        <w:spacing w:before="40" w:after="0" w:line="240" w:lineRule="auto"/>
        <w:jc w:val="both"/>
        <w:rPr>
          <w:rFonts w:ascii="Times New Roman" w:eastAsia="Times New Roman" w:hAnsi="Times New Roman" w:cs="Times New Roman"/>
          <w:color w:val="000000"/>
          <w:sz w:val="20"/>
          <w:szCs w:val="20"/>
        </w:rPr>
      </w:pPr>
      <w:r w:rsidRPr="009057F6">
        <w:rPr>
          <w:rFonts w:ascii="Times New Roman" w:eastAsia="Times New Roman" w:hAnsi="Times New Roman" w:cs="Times New Roman"/>
          <w:color w:val="000000"/>
          <w:sz w:val="20"/>
          <w:szCs w:val="20"/>
        </w:rPr>
        <w:t>4.1.2. Design of AKPHB Business Recording Applications AKPHB</w:t>
      </w:r>
    </w:p>
    <w:p w14:paraId="237ABFF0" w14:textId="77777777" w:rsidR="009057F6" w:rsidRDefault="009057F6" w:rsidP="009057F6">
      <w:pPr>
        <w:spacing w:after="160"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Cash Book is a digital financial bookkeeping application for MSMEs developed by the DIII Accounting study program at Harapan Bersama Polytechnic. There are several facilities or features provided by the AKPHB Cash Book application such as transaction features (income and expenses), accounts payable and receivable features, bookkeeping for more than one business, </w:t>
      </w:r>
      <w:r w:rsidRPr="009057F6">
        <w:rPr>
          <w:rFonts w:ascii="Times New Roman" w:eastAsia="Times New Roman" w:hAnsi="Times New Roman" w:cs="Times New Roman"/>
          <w:i/>
          <w:sz w:val="20"/>
          <w:szCs w:val="20"/>
        </w:rPr>
        <w:t xml:space="preserve">input </w:t>
      </w:r>
      <w:r w:rsidRPr="009057F6">
        <w:rPr>
          <w:rFonts w:ascii="Times New Roman" w:eastAsia="Times New Roman" w:hAnsi="Times New Roman" w:cs="Times New Roman"/>
          <w:sz w:val="20"/>
          <w:szCs w:val="20"/>
        </w:rPr>
        <w:t xml:space="preserve">customer </w:t>
      </w:r>
      <w:r w:rsidRPr="009057F6">
        <w:rPr>
          <w:rFonts w:ascii="Times New Roman" w:eastAsia="Times New Roman" w:hAnsi="Times New Roman" w:cs="Times New Roman"/>
          <w:sz w:val="20"/>
          <w:szCs w:val="20"/>
        </w:rPr>
        <w:lastRenderedPageBreak/>
        <w:t>dataand reports (cash reports, accounts payable and receivable report</w:t>
      </w:r>
      <w:r w:rsidR="005703BC">
        <w:rPr>
          <w:rFonts w:ascii="Times New Roman" w:eastAsia="Times New Roman" w:hAnsi="Times New Roman" w:cs="Times New Roman"/>
          <w:sz w:val="20"/>
          <w:szCs w:val="20"/>
        </w:rPr>
        <w:t xml:space="preserve">s and general ledger reports). </w:t>
      </w:r>
    </w:p>
    <w:p w14:paraId="372216F5" w14:textId="77777777" w:rsid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e following is the menu contained in the AKPHB Cash Book application, namely:</w:t>
      </w:r>
    </w:p>
    <w:p w14:paraId="31D7746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lang w:val="en-US" w:eastAsia="en-US"/>
        </w:rPr>
        <w:drawing>
          <wp:anchor distT="0" distB="0" distL="114300" distR="114300" simplePos="0" relativeHeight="251660288" behindDoc="0" locked="0" layoutInCell="1" hidden="0" allowOverlap="1" wp14:anchorId="6BE3A4B1" wp14:editId="1732133D">
            <wp:simplePos x="0" y="0"/>
            <wp:positionH relativeFrom="column">
              <wp:posOffset>214630</wp:posOffset>
            </wp:positionH>
            <wp:positionV relativeFrom="paragraph">
              <wp:posOffset>271145</wp:posOffset>
            </wp:positionV>
            <wp:extent cx="1630680" cy="2818765"/>
            <wp:effectExtent l="0" t="0" r="0" b="0"/>
            <wp:wrapNone/>
            <wp:docPr id="31" name="image62.jpg" descr="C:\Users\LENOVO\Downloads\Screenshot_2021-07-15-10-27-40-382_com.akphb.bukukasakphb.png"/>
            <wp:cNvGraphicFramePr/>
            <a:graphic xmlns:a="http://schemas.openxmlformats.org/drawingml/2006/main">
              <a:graphicData uri="http://schemas.openxmlformats.org/drawingml/2006/picture">
                <pic:pic xmlns:pic="http://schemas.openxmlformats.org/drawingml/2006/picture">
                  <pic:nvPicPr>
                    <pic:cNvPr id="0" name="image62.jpg" descr="C:\Users\LENOVO\Downloads\Screenshot_2021-07-15-10-27-40-382_com.akphb.bukukasakphb.png"/>
                    <pic:cNvPicPr preferRelativeResize="0"/>
                  </pic:nvPicPr>
                  <pic:blipFill>
                    <a:blip r:embed="rId16"/>
                    <a:srcRect/>
                    <a:stretch>
                      <a:fillRect/>
                    </a:stretch>
                  </pic:blipFill>
                  <pic:spPr>
                    <a:xfrm>
                      <a:off x="0" y="0"/>
                      <a:ext cx="1630680" cy="2818765"/>
                    </a:xfrm>
                    <a:prstGeom prst="rect">
                      <a:avLst/>
                    </a:prstGeom>
                    <a:ln/>
                  </pic:spPr>
                </pic:pic>
              </a:graphicData>
            </a:graphic>
          </wp:anchor>
        </w:drawing>
      </w:r>
      <w:r w:rsidRPr="009057F6">
        <w:rPr>
          <w:rFonts w:ascii="Times New Roman" w:hAnsi="Times New Roman" w:cs="Times New Roman"/>
          <w:noProof/>
          <w:sz w:val="20"/>
          <w:szCs w:val="20"/>
          <w:lang w:val="en-US" w:eastAsia="en-US"/>
        </w:rPr>
        <w:drawing>
          <wp:anchor distT="0" distB="0" distL="114300" distR="114300" simplePos="0" relativeHeight="251661312" behindDoc="0" locked="0" layoutInCell="1" hidden="0" allowOverlap="1" wp14:anchorId="7718C53A" wp14:editId="0C533982">
            <wp:simplePos x="0" y="0"/>
            <wp:positionH relativeFrom="column">
              <wp:posOffset>292100</wp:posOffset>
            </wp:positionH>
            <wp:positionV relativeFrom="paragraph">
              <wp:posOffset>3136900</wp:posOffset>
            </wp:positionV>
            <wp:extent cx="1630680" cy="12700"/>
            <wp:effectExtent l="0" t="0" r="0" b="0"/>
            <wp:wrapNone/>
            <wp:docPr id="1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7"/>
                    <a:srcRect/>
                    <a:stretch>
                      <a:fillRect/>
                    </a:stretch>
                  </pic:blipFill>
                  <pic:spPr>
                    <a:xfrm>
                      <a:off x="0" y="0"/>
                      <a:ext cx="1630680" cy="12700"/>
                    </a:xfrm>
                    <a:prstGeom prst="rect">
                      <a:avLst/>
                    </a:prstGeom>
                    <a:ln/>
                  </pic:spPr>
                </pic:pic>
              </a:graphicData>
            </a:graphic>
          </wp:anchor>
        </w:drawing>
      </w:r>
    </w:p>
    <w:p w14:paraId="319913CB"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899291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6C92E3F"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EFFDBC9"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89F90FF"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C8A84E4"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7918FB23"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E67658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FAEB09A" w14:textId="77777777" w:rsidR="009057F6" w:rsidRDefault="009057F6" w:rsidP="009057F6">
      <w:pPr>
        <w:spacing w:after="160" w:line="240" w:lineRule="auto"/>
        <w:jc w:val="both"/>
        <w:rPr>
          <w:rFonts w:ascii="Times New Roman" w:eastAsia="Times New Roman" w:hAnsi="Times New Roman" w:cs="Times New Roman"/>
          <w:sz w:val="20"/>
          <w:szCs w:val="20"/>
        </w:rPr>
      </w:pPr>
    </w:p>
    <w:p w14:paraId="1BB9E581" w14:textId="77777777" w:rsidR="009057F6" w:rsidRDefault="009057F6" w:rsidP="009057F6">
      <w:pPr>
        <w:spacing w:after="160" w:line="240" w:lineRule="auto"/>
        <w:jc w:val="both"/>
        <w:rPr>
          <w:rFonts w:ascii="Times New Roman" w:eastAsia="Times New Roman" w:hAnsi="Times New Roman" w:cs="Times New Roman"/>
          <w:sz w:val="20"/>
          <w:szCs w:val="20"/>
        </w:rPr>
      </w:pPr>
    </w:p>
    <w:p w14:paraId="45A64C85" w14:textId="77777777" w:rsidR="007113BF" w:rsidRDefault="007113BF" w:rsidP="009057F6">
      <w:pPr>
        <w:spacing w:after="160" w:line="240" w:lineRule="auto"/>
        <w:jc w:val="both"/>
        <w:rPr>
          <w:rFonts w:ascii="Times New Roman" w:eastAsia="Times New Roman" w:hAnsi="Times New Roman" w:cs="Times New Roman"/>
          <w:sz w:val="20"/>
          <w:szCs w:val="20"/>
        </w:rPr>
      </w:pPr>
    </w:p>
    <w:p w14:paraId="17D26F2C" w14:textId="77777777" w:rsidR="007113BF" w:rsidRDefault="007113BF" w:rsidP="009057F6">
      <w:pPr>
        <w:spacing w:after="160" w:line="240" w:lineRule="auto"/>
        <w:jc w:val="both"/>
        <w:rPr>
          <w:rFonts w:ascii="Times New Roman" w:eastAsia="Times New Roman" w:hAnsi="Times New Roman" w:cs="Times New Roman"/>
          <w:sz w:val="20"/>
          <w:szCs w:val="20"/>
        </w:rPr>
      </w:pPr>
    </w:p>
    <w:p w14:paraId="7EFFB130" w14:textId="77777777" w:rsidR="009057F6" w:rsidRPr="007113BF" w:rsidRDefault="007113BF" w:rsidP="007113BF">
      <w:pPr>
        <w:pStyle w:val="Caption"/>
        <w:ind w:firstLine="720"/>
        <w:rPr>
          <w:rFonts w:ascii="Times New Roman" w:hAnsi="Times New Roman" w:cs="Times New Roman"/>
          <w:b w:val="0"/>
          <w:i/>
          <w:color w:val="auto"/>
          <w:sz w:val="20"/>
          <w:szCs w:val="20"/>
        </w:rPr>
      </w:pPr>
      <w:r w:rsidRPr="00891779">
        <w:rPr>
          <w:rFonts w:ascii="Times New Roman" w:hAnsi="Times New Roman" w:cs="Times New Roman"/>
          <w:b w:val="0"/>
          <w:i/>
          <w:color w:val="auto"/>
        </w:rPr>
        <w:t xml:space="preserve">Figure  </w:t>
      </w:r>
      <w:r w:rsidRPr="00891779">
        <w:rPr>
          <w:rFonts w:ascii="Times New Roman" w:hAnsi="Times New Roman" w:cs="Times New Roman"/>
          <w:b w:val="0"/>
          <w:i/>
          <w:color w:val="auto"/>
        </w:rPr>
        <w:fldChar w:fldCharType="begin"/>
      </w:r>
      <w:r w:rsidRPr="00891779">
        <w:rPr>
          <w:rFonts w:ascii="Times New Roman" w:hAnsi="Times New Roman" w:cs="Times New Roman"/>
          <w:b w:val="0"/>
          <w:i/>
          <w:color w:val="auto"/>
        </w:rPr>
        <w:instrText xml:space="preserve"> SEQ Figure_ \* ARABIC </w:instrText>
      </w:r>
      <w:r w:rsidRPr="00891779">
        <w:rPr>
          <w:rFonts w:ascii="Times New Roman" w:hAnsi="Times New Roman" w:cs="Times New Roman"/>
          <w:b w:val="0"/>
          <w:i/>
          <w:color w:val="auto"/>
        </w:rPr>
        <w:fldChar w:fldCharType="separate"/>
      </w:r>
      <w:r w:rsidRPr="00891779">
        <w:rPr>
          <w:rFonts w:ascii="Times New Roman" w:hAnsi="Times New Roman" w:cs="Times New Roman"/>
          <w:b w:val="0"/>
          <w:i/>
          <w:noProof/>
          <w:color w:val="auto"/>
        </w:rPr>
        <w:t>2</w:t>
      </w:r>
      <w:r w:rsidRPr="00891779">
        <w:rPr>
          <w:rFonts w:ascii="Times New Roman" w:hAnsi="Times New Roman" w:cs="Times New Roman"/>
          <w:b w:val="0"/>
          <w:i/>
          <w:color w:val="auto"/>
        </w:rPr>
        <w:fldChar w:fldCharType="end"/>
      </w:r>
      <w:r w:rsidRPr="00891779">
        <w:rPr>
          <w:rFonts w:ascii="Times New Roman" w:hAnsi="Times New Roman" w:cs="Times New Roman"/>
          <w:b w:val="0"/>
          <w:i/>
          <w:color w:val="auto"/>
        </w:rPr>
        <w:t xml:space="preserve"> AKPHB Cash Book Application menu</w:t>
      </w:r>
    </w:p>
    <w:p w14:paraId="323D863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Explanation of the main menu in the AKPHB cash book application: </w:t>
      </w:r>
    </w:p>
    <w:p w14:paraId="7D527E2F" w14:textId="77777777" w:rsid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Main</w:t>
      </w:r>
    </w:p>
    <w:p w14:paraId="60BFD698" w14:textId="77777777"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sz w:val="20"/>
          <w:szCs w:val="20"/>
        </w:rPr>
        <w:t>Menu This menu displays the start page of the Cash Book application which is used to record income and expenditure transactions).</w:t>
      </w:r>
    </w:p>
    <w:p w14:paraId="3A98796F" w14:textId="77777777"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Accounts Payable and Receivable</w:t>
      </w:r>
    </w:p>
    <w:p w14:paraId="0677669A"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record accounts payable and receivable transactions. It is also equipped with features for</w:t>
      </w:r>
      <w:r w:rsidRPr="009057F6">
        <w:rPr>
          <w:rFonts w:ascii="Times New Roman" w:eastAsia="Times New Roman" w:hAnsi="Times New Roman" w:cs="Times New Roman"/>
          <w:i/>
          <w:sz w:val="20"/>
          <w:szCs w:val="20"/>
        </w:rPr>
        <w:t xml:space="preserve"> inputting</w:t>
      </w:r>
      <w:r w:rsidRPr="009057F6">
        <w:rPr>
          <w:rFonts w:ascii="Times New Roman" w:eastAsia="Times New Roman" w:hAnsi="Times New Roman" w:cs="Times New Roman"/>
          <w:sz w:val="20"/>
          <w:szCs w:val="20"/>
        </w:rPr>
        <w:t xml:space="preserve"> customer data and due date.</w:t>
      </w:r>
    </w:p>
    <w:p w14:paraId="2DA7DC2B" w14:textId="77777777"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Select Business</w:t>
      </w:r>
    </w:p>
    <w:p w14:paraId="1BB6164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select the business to be carried out by bookkeeping.</w:t>
      </w:r>
    </w:p>
    <w:p w14:paraId="338114D5" w14:textId="77777777"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Manage Business</w:t>
      </w:r>
    </w:p>
    <w:p w14:paraId="7A08F8F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add business and its management (</w:t>
      </w:r>
      <w:r w:rsidRPr="009057F6">
        <w:rPr>
          <w:rFonts w:ascii="Times New Roman" w:eastAsia="Times New Roman" w:hAnsi="Times New Roman" w:cs="Times New Roman"/>
          <w:i/>
          <w:sz w:val="20"/>
          <w:szCs w:val="20"/>
        </w:rPr>
        <w:t xml:space="preserve">edit </w:t>
      </w:r>
      <w:r w:rsidRPr="009057F6">
        <w:rPr>
          <w:rFonts w:ascii="Times New Roman" w:eastAsia="Times New Roman" w:hAnsi="Times New Roman" w:cs="Times New Roman"/>
          <w:sz w:val="20"/>
          <w:szCs w:val="20"/>
        </w:rPr>
        <w:t>or delete).</w:t>
      </w:r>
    </w:p>
    <w:p w14:paraId="4543B714" w14:textId="77777777"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Manage Subscribers</w:t>
      </w:r>
    </w:p>
    <w:p w14:paraId="51D35FA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add to the list of customers and their management (</w:t>
      </w:r>
      <w:r w:rsidRPr="009057F6">
        <w:rPr>
          <w:rFonts w:ascii="Times New Roman" w:eastAsia="Times New Roman" w:hAnsi="Times New Roman" w:cs="Times New Roman"/>
          <w:i/>
          <w:sz w:val="20"/>
          <w:szCs w:val="20"/>
        </w:rPr>
        <w:t xml:space="preserve">edit </w:t>
      </w:r>
      <w:r w:rsidRPr="009057F6">
        <w:rPr>
          <w:rFonts w:ascii="Times New Roman" w:eastAsia="Times New Roman" w:hAnsi="Times New Roman" w:cs="Times New Roman"/>
          <w:sz w:val="20"/>
          <w:szCs w:val="20"/>
        </w:rPr>
        <w:t>or delete).</w:t>
      </w:r>
    </w:p>
    <w:p w14:paraId="35090D91" w14:textId="77777777"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Report</w:t>
      </w:r>
    </w:p>
    <w:p w14:paraId="375A383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lastRenderedPageBreak/>
        <w:t xml:space="preserve">This menu contains the </w:t>
      </w:r>
      <w:r w:rsidRPr="009057F6">
        <w:rPr>
          <w:rFonts w:ascii="Times New Roman" w:eastAsia="Times New Roman" w:hAnsi="Times New Roman" w:cs="Times New Roman"/>
          <w:i/>
          <w:sz w:val="20"/>
          <w:szCs w:val="20"/>
        </w:rPr>
        <w:t xml:space="preserve">output </w:t>
      </w:r>
      <w:r w:rsidRPr="009057F6">
        <w:rPr>
          <w:rFonts w:ascii="Times New Roman" w:eastAsia="Times New Roman" w:hAnsi="Times New Roman" w:cs="Times New Roman"/>
          <w:sz w:val="20"/>
          <w:szCs w:val="20"/>
        </w:rPr>
        <w:t>or output of the bookkeeping that has been done. There are 3 reports generated in the AKPHB Cash Book application, namely cash reports, accounts payable and receivable reports and general ledger reports.</w:t>
      </w:r>
    </w:p>
    <w:p w14:paraId="1B2C375B" w14:textId="77777777" w:rsidR="009057F6" w:rsidRPr="009057F6" w:rsidRDefault="009057F6" w:rsidP="009057F6">
      <w:pPr>
        <w:spacing w:after="160" w:line="240" w:lineRule="auto"/>
        <w:jc w:val="both"/>
        <w:rPr>
          <w:rFonts w:ascii="Times New Roman" w:eastAsia="Times New Roman" w:hAnsi="Times New Roman" w:cs="Times New Roman"/>
          <w:b/>
          <w:i/>
          <w:sz w:val="20"/>
          <w:szCs w:val="20"/>
        </w:rPr>
      </w:pPr>
      <w:r w:rsidRPr="009057F6">
        <w:rPr>
          <w:rFonts w:ascii="Times New Roman" w:eastAsia="Times New Roman" w:hAnsi="Times New Roman" w:cs="Times New Roman"/>
          <w:b/>
          <w:i/>
          <w:sz w:val="20"/>
          <w:szCs w:val="20"/>
        </w:rPr>
        <w:t>Logout</w:t>
      </w:r>
    </w:p>
    <w:p w14:paraId="0A546492"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exit the AKPHB Cash Book application as well as a form of security provided by the AKPHB Cash Book application.</w:t>
      </w:r>
    </w:p>
    <w:p w14:paraId="62A2E597"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e steps or how to use the AKPHB Cash Book application are as follows:</w:t>
      </w:r>
    </w:p>
    <w:p w14:paraId="1E4EC6A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bookmarkStart w:id="10" w:name="_1y810tw" w:colFirst="0" w:colLast="0"/>
      <w:bookmarkEnd w:id="10"/>
      <w:r w:rsidRPr="009057F6">
        <w:rPr>
          <w:rFonts w:ascii="Times New Roman" w:eastAsia="Times New Roman" w:hAnsi="Times New Roman" w:cs="Times New Roman"/>
          <w:sz w:val="20"/>
          <w:szCs w:val="20"/>
        </w:rPr>
        <w:t>Sign Up and Log In Steps</w:t>
      </w:r>
    </w:p>
    <w:p w14:paraId="4F286EC7" w14:textId="77777777" w:rsidR="009057F6" w:rsidRPr="009057F6"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Open the AKPHB Cash Book application</w:t>
      </w:r>
    </w:p>
    <w:p w14:paraId="5D2EAE45" w14:textId="77777777" w:rsidR="009057F6" w:rsidRPr="009057F6"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login AKPHB Cash Book</w:t>
      </w:r>
    </w:p>
    <w:p w14:paraId="62E06F12" w14:textId="77777777" w:rsidR="009057F6" w:rsidRPr="009057F6"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the email account to be used</w:t>
      </w:r>
    </w:p>
    <w:p w14:paraId="5711F5DB" w14:textId="77777777" w:rsidR="009057F6" w:rsidRPr="007113BF"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e AKPHB Cash Book application is ready to use</w:t>
      </w:r>
      <w:r w:rsidRPr="009057F6">
        <w:rPr>
          <w:rFonts w:ascii="Times New Roman" w:hAnsi="Times New Roman" w:cs="Times New Roman"/>
          <w:noProof/>
          <w:sz w:val="20"/>
          <w:szCs w:val="20"/>
          <w:lang w:val="en-US" w:eastAsia="en-US"/>
        </w:rPr>
        <w:drawing>
          <wp:anchor distT="0" distB="0" distL="114300" distR="114300" simplePos="0" relativeHeight="251662336" behindDoc="0" locked="0" layoutInCell="1" hidden="0" allowOverlap="1" wp14:anchorId="6FD1F861" wp14:editId="65329E5E">
            <wp:simplePos x="0" y="0"/>
            <wp:positionH relativeFrom="column">
              <wp:posOffset>279400</wp:posOffset>
            </wp:positionH>
            <wp:positionV relativeFrom="paragraph">
              <wp:posOffset>3098800</wp:posOffset>
            </wp:positionV>
            <wp:extent cx="5021580" cy="229862"/>
            <wp:effectExtent l="0" t="0" r="0" b="0"/>
            <wp:wrapNone/>
            <wp:docPr id="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021580" cy="229862"/>
                    </a:xfrm>
                    <a:prstGeom prst="rect">
                      <a:avLst/>
                    </a:prstGeom>
                    <a:ln/>
                  </pic:spPr>
                </pic:pic>
              </a:graphicData>
            </a:graphic>
          </wp:anchor>
        </w:drawing>
      </w:r>
    </w:p>
    <w:p w14:paraId="6711B71C" w14:textId="77777777" w:rsidR="007113BF" w:rsidRPr="009057F6" w:rsidRDefault="007113BF" w:rsidP="007113BF">
      <w:pPr>
        <w:tabs>
          <w:tab w:val="left" w:pos="1596"/>
        </w:tabs>
        <w:spacing w:line="240" w:lineRule="auto"/>
        <w:ind w:left="786"/>
        <w:jc w:val="both"/>
        <w:rPr>
          <w:rFonts w:ascii="Times New Roman" w:eastAsia="Times New Roman" w:hAnsi="Times New Roman" w:cs="Times New Roman"/>
          <w:sz w:val="20"/>
          <w:szCs w:val="20"/>
        </w:rPr>
      </w:pPr>
      <w:r>
        <w:rPr>
          <w:rFonts w:cs="Times New Roman"/>
          <w:noProof/>
          <w:szCs w:val="24"/>
          <w:lang w:val="en-US" w:eastAsia="en-US"/>
        </w:rPr>
        <mc:AlternateContent>
          <mc:Choice Requires="wpg">
            <w:drawing>
              <wp:anchor distT="0" distB="0" distL="114300" distR="114300" simplePos="0" relativeHeight="251691008" behindDoc="0" locked="0" layoutInCell="1" allowOverlap="1" wp14:anchorId="61F2632C" wp14:editId="2AD385D2">
                <wp:simplePos x="0" y="0"/>
                <wp:positionH relativeFrom="column">
                  <wp:posOffset>-3175</wp:posOffset>
                </wp:positionH>
                <wp:positionV relativeFrom="paragraph">
                  <wp:posOffset>111125</wp:posOffset>
                </wp:positionV>
                <wp:extent cx="3312795" cy="2315210"/>
                <wp:effectExtent l="19050" t="57150" r="97155" b="66040"/>
                <wp:wrapNone/>
                <wp:docPr id="34" name="Group 34"/>
                <wp:cNvGraphicFramePr/>
                <a:graphic xmlns:a="http://schemas.openxmlformats.org/drawingml/2006/main">
                  <a:graphicData uri="http://schemas.microsoft.com/office/word/2010/wordprocessingGroup">
                    <wpg:wgp>
                      <wpg:cNvGrpSpPr/>
                      <wpg:grpSpPr>
                        <a:xfrm>
                          <a:off x="0" y="0"/>
                          <a:ext cx="3312795" cy="2315210"/>
                          <a:chOff x="0" y="0"/>
                          <a:chExt cx="5012675" cy="2820318"/>
                        </a:xfrm>
                        <a:effectLst>
                          <a:outerShdw blurRad="50800" dist="38100" algn="l" rotWithShape="0">
                            <a:prstClr val="black">
                              <a:alpha val="40000"/>
                            </a:prstClr>
                          </a:outerShdw>
                        </a:effectLst>
                      </wpg:grpSpPr>
                      <pic:pic xmlns:pic="http://schemas.openxmlformats.org/drawingml/2006/picture">
                        <pic:nvPicPr>
                          <pic:cNvPr id="35" name="Picture 35" descr="C:\Users\LENOVO\Downloads\Screenshot_2021-07-14-13-38-41-499_com.akphb.bukukasakphb (1).png"/>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30497" cy="2820318"/>
                          </a:xfrm>
                          <a:prstGeom prst="rect">
                            <a:avLst/>
                          </a:prstGeom>
                          <a:noFill/>
                          <a:ln>
                            <a:noFill/>
                          </a:ln>
                        </pic:spPr>
                      </pic:pic>
                      <pic:pic xmlns:pic="http://schemas.openxmlformats.org/drawingml/2006/picture">
                        <pic:nvPicPr>
                          <pic:cNvPr id="36" name="Picture 36" descr="C:\Users\LENOVO\Pictures\BUKU KAS AKPHB\IMG_20210714_144514.jpg"/>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685581" y="0"/>
                            <a:ext cx="1630496" cy="2820318"/>
                          </a:xfrm>
                          <a:prstGeom prst="rect">
                            <a:avLst/>
                          </a:prstGeom>
                          <a:noFill/>
                          <a:ln>
                            <a:noFill/>
                          </a:ln>
                        </pic:spPr>
                      </pic:pic>
                      <pic:pic xmlns:pic="http://schemas.openxmlformats.org/drawingml/2006/picture">
                        <pic:nvPicPr>
                          <pic:cNvPr id="37" name="Picture 37" descr="C:\Users\LENOVO\Pictures\BUKU KAS AKPHB\Screenshot_2021-07-14-14-27-46-590_com.akphb.bukukasakphb.png"/>
                          <pic:cNvPicPr>
                            <a:picLocks noChangeAspect="1"/>
                          </pic:cNvPicPr>
                        </pic:nvPicPr>
                        <pic:blipFill rotWithShape="1">
                          <a:blip r:embed="rId21" cstate="print">
                            <a:extLst>
                              <a:ext uri="{28A0092B-C50C-407E-A947-70E740481C1C}">
                                <a14:useLocalDpi xmlns:a14="http://schemas.microsoft.com/office/drawing/2010/main" val="0"/>
                              </a:ext>
                            </a:extLst>
                          </a:blip>
                          <a:srcRect t="3243"/>
                          <a:stretch/>
                        </pic:blipFill>
                        <pic:spPr bwMode="auto">
                          <a:xfrm>
                            <a:off x="3371161" y="0"/>
                            <a:ext cx="1641514" cy="2820318"/>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7CAED59" id="Group 34" o:spid="_x0000_s1026" style="position:absolute;margin-left:-.25pt;margin-top:8.75pt;width:260.85pt;height:182.3pt;z-index:251691008;mso-width-relative:margin;mso-height-relative:margin" coordsize="50126,2820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27" type="#_x0000_t75" style="position:absolute;width:16304;height:28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989PDAAAA2wAAAA8AAABkcnMvZG93bnJldi54bWxEj9FqAjEURN8L/kO4gm81q6KUrVFUKPRJ&#10;6rYfcLu5TVY3N+smumu/3giFPg4zc4ZZrntXiyu1ofKsYDLOQBCXXldsFHx9vj2/gAgRWWPtmRTc&#10;KMB6NXhaYq59xwe6FtGIBOGQowIbY5NLGUpLDsPYN8TJ+/Gtw5hka6RusUtwV8tpli2kw4rTgsWG&#10;dpbKU3FxCr6P50XRXTZ2v+UPs7dmOvtlp9Ro2G9eQUTq43/4r/2uFczm8PiSfoBc3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3z08MAAADbAAAADwAAAAAAAAAAAAAAAACf&#10;AgAAZHJzL2Rvd25yZXYueG1sUEsFBgAAAAAEAAQA9wAAAI8DAAAAAA==&#10;">
                  <v:imagedata r:id="rId22" o:title="Screenshot_2021-07-14-13-38-41-499_com.akphb.bukukasakphb (1)"/>
                  <v:path arrowok="t"/>
                </v:shape>
                <v:shape id="Picture 36" o:spid="_x0000_s1028" type="#_x0000_t75" style="position:absolute;left:16855;width:16305;height:28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eYinEAAAA2wAAAA8AAABkcnMvZG93bnJldi54bWxEj81uwjAQhO9IfQdrK/UGTgNCEDAIUEEc&#10;W/7OS7x10sbrKDYhvH1dqVKPo5n5RjNfdrYSLTW+dKzgdZCAIM6dLtkoOB23/QkIH5A1Vo5JwYM8&#10;LBdPvTlm2t35g9pDMCJC2GeooAihzqT0eUEW/cDVxNH7dI3FEGVjpG7wHuG2kmmSjKXFkuNCgTVt&#10;Csq/DzerIL2l19H08m7Ow13yZr7azbpyD6VenrvVDESgLvyH/9p7rWA4ht8v8QfIx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4eYinEAAAA2wAAAA8AAAAAAAAAAAAAAAAA&#10;nwIAAGRycy9kb3ducmV2LnhtbFBLBQYAAAAABAAEAPcAAACQAwAAAAA=&#10;">
                  <v:imagedata r:id="rId23" o:title="IMG_20210714_144514"/>
                  <v:path arrowok="t"/>
                </v:shape>
                <v:shape id="Picture 37" o:spid="_x0000_s1029" type="#_x0000_t75" style="position:absolute;left:33711;width:16415;height:28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N68rEAAAA2wAAAA8AAABkcnMvZG93bnJldi54bWxEj0FrwkAUhO8F/8PyBC+iG9OiEl1DKFgK&#10;PRSj3p/ZZxLMvk2z25j++25B6HGYmW+YbTqYRvTUudqygsU8AkFcWF1zqeB03M/WIJxH1thYJgU/&#10;5CDdjZ62mGh75wP1uS9FgLBLUEHlfZtI6YqKDLq5bYmDd7WdQR9kV0rd4T3ATSPjKFpKgzWHhQpb&#10;eq2ouOXfRkHjzu1gb3r6kl3y48dn/OXfGJWajIdsA8LT4P/Dj/a7VvC8gr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wN68rEAAAA2wAAAA8AAAAAAAAAAAAAAAAA&#10;nwIAAGRycy9kb3ducmV2LnhtbFBLBQYAAAAABAAEAPcAAACQAwAAAAA=&#10;">
                  <v:imagedata r:id="rId24" o:title="Screenshot_2021-07-14-14-27-46-590_com.akphb.bukukasakphb" croptop="2125f"/>
                  <v:path arrowok="t"/>
                </v:shape>
              </v:group>
            </w:pict>
          </mc:Fallback>
        </mc:AlternateContent>
      </w:r>
    </w:p>
    <w:p w14:paraId="2DAAA43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66B5D54"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FE8169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5B765B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7C6D70E"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3235144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395863C7"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EF89DAA" w14:textId="77777777" w:rsidR="009057F6" w:rsidRPr="009057F6" w:rsidRDefault="009057F6" w:rsidP="009057F6">
      <w:pPr>
        <w:tabs>
          <w:tab w:val="left" w:pos="1145"/>
        </w:tabs>
        <w:spacing w:after="160" w:line="240" w:lineRule="auto"/>
        <w:jc w:val="both"/>
        <w:rPr>
          <w:rFonts w:ascii="Times New Roman" w:eastAsia="Times New Roman" w:hAnsi="Times New Roman" w:cs="Times New Roman"/>
          <w:sz w:val="20"/>
          <w:szCs w:val="20"/>
        </w:rPr>
      </w:pPr>
    </w:p>
    <w:p w14:paraId="72C54A76" w14:textId="77777777" w:rsidR="009057F6" w:rsidRDefault="009057F6" w:rsidP="009057F6">
      <w:pPr>
        <w:spacing w:after="160" w:line="240" w:lineRule="auto"/>
        <w:jc w:val="both"/>
        <w:rPr>
          <w:rFonts w:ascii="Times New Roman" w:eastAsia="Times New Roman" w:hAnsi="Times New Roman" w:cs="Times New Roman"/>
          <w:sz w:val="20"/>
          <w:szCs w:val="20"/>
        </w:rPr>
      </w:pPr>
      <w:bookmarkStart w:id="11" w:name="_4i7ojhp" w:colFirst="0" w:colLast="0"/>
      <w:bookmarkEnd w:id="11"/>
    </w:p>
    <w:p w14:paraId="15C68A8E" w14:textId="77777777" w:rsidR="009057F6" w:rsidRDefault="009057F6" w:rsidP="009057F6">
      <w:pPr>
        <w:spacing w:line="240" w:lineRule="auto"/>
        <w:jc w:val="both"/>
        <w:rPr>
          <w:rFonts w:ascii="Times New Roman" w:eastAsia="Times New Roman" w:hAnsi="Times New Roman" w:cs="Times New Roman"/>
          <w:sz w:val="20"/>
          <w:szCs w:val="20"/>
        </w:rPr>
      </w:pPr>
    </w:p>
    <w:p w14:paraId="7CBE1C75" w14:textId="77777777" w:rsidR="007113BF" w:rsidRPr="007113BF" w:rsidRDefault="007113BF" w:rsidP="007113BF">
      <w:pPr>
        <w:pStyle w:val="Caption"/>
        <w:rPr>
          <w:rFonts w:ascii="Times New Roman" w:eastAsia="Times New Roman" w:hAnsi="Times New Roman" w:cs="Times New Roman"/>
          <w:b w:val="0"/>
          <w:i/>
          <w:color w:val="auto"/>
          <w:sz w:val="24"/>
          <w:szCs w:val="24"/>
        </w:rPr>
      </w:pPr>
      <w:r>
        <w:rPr>
          <w:rFonts w:ascii="Times New Roman" w:hAnsi="Times New Roman" w:cs="Times New Roman"/>
          <w:b w:val="0"/>
          <w:i/>
          <w:color w:val="auto"/>
        </w:rPr>
        <w:t xml:space="preserve">Figure 3. </w:t>
      </w:r>
      <w:r w:rsidRPr="00891779">
        <w:rPr>
          <w:rFonts w:ascii="Times New Roman" w:hAnsi="Times New Roman" w:cs="Times New Roman"/>
          <w:b w:val="0"/>
          <w:i/>
          <w:color w:val="auto"/>
        </w:rPr>
        <w:t>Steps to Register (Sign Up) and Login (log In)</w:t>
      </w:r>
    </w:p>
    <w:p w14:paraId="2456C185" w14:textId="77777777"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Adding Business</w:t>
      </w:r>
    </w:p>
    <w:p w14:paraId="2F4ADF76" w14:textId="77777777"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 xml:space="preserve">Click Manage Your Business Now </w:t>
      </w:r>
    </w:p>
    <w:p w14:paraId="666B8B08" w14:textId="77777777"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lick the (+) sign and enter the business name</w:t>
      </w:r>
    </w:p>
    <w:p w14:paraId="46C19197" w14:textId="77777777"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lect the type of business (Services/trade/Fisheries/Livestock/Individual Business)</w:t>
      </w:r>
    </w:p>
    <w:p w14:paraId="0AFB25FA" w14:textId="77777777"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 xml:space="preserve">A success dialog box will appear and click ok </w:t>
      </w:r>
    </w:p>
    <w:p w14:paraId="5FEC8C4F" w14:textId="77777777" w:rsidR="009057F6" w:rsidRPr="005703BC"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lick the arrow to the left and the AKPHB Cashbook application is ready used to record your business finances</w:t>
      </w:r>
    </w:p>
    <w:p w14:paraId="10CF9E26" w14:textId="77777777" w:rsidR="005703BC" w:rsidRDefault="005703BC" w:rsidP="005703BC">
      <w:pPr>
        <w:spacing w:line="240" w:lineRule="auto"/>
        <w:jc w:val="both"/>
        <w:rPr>
          <w:rFonts w:ascii="Times New Roman" w:eastAsia="Times New Roman" w:hAnsi="Times New Roman" w:cs="Times New Roman"/>
          <w:sz w:val="20"/>
          <w:szCs w:val="20"/>
        </w:rPr>
      </w:pPr>
    </w:p>
    <w:p w14:paraId="07F2DD6B" w14:textId="77777777" w:rsidR="005703BC" w:rsidRDefault="005703BC" w:rsidP="005703BC">
      <w:pPr>
        <w:spacing w:line="240" w:lineRule="auto"/>
        <w:jc w:val="both"/>
        <w:rPr>
          <w:rFonts w:ascii="Times New Roman" w:eastAsia="Times New Roman" w:hAnsi="Times New Roman" w:cs="Times New Roman"/>
          <w:sz w:val="20"/>
          <w:szCs w:val="20"/>
        </w:rPr>
      </w:pPr>
    </w:p>
    <w:p w14:paraId="0B24FB89" w14:textId="77777777" w:rsidR="005703BC" w:rsidRDefault="005703BC" w:rsidP="005703BC">
      <w:pPr>
        <w:spacing w:line="240" w:lineRule="auto"/>
        <w:jc w:val="both"/>
        <w:rPr>
          <w:rFonts w:ascii="Times New Roman" w:eastAsia="Times New Roman" w:hAnsi="Times New Roman" w:cs="Times New Roman"/>
          <w:sz w:val="20"/>
          <w:szCs w:val="20"/>
        </w:rPr>
      </w:pPr>
    </w:p>
    <w:p w14:paraId="24D269F3" w14:textId="77777777" w:rsidR="005703BC" w:rsidRDefault="005703BC" w:rsidP="005703BC">
      <w:pPr>
        <w:spacing w:line="240" w:lineRule="auto"/>
        <w:jc w:val="both"/>
        <w:rPr>
          <w:rFonts w:ascii="Times New Roman" w:eastAsia="Times New Roman" w:hAnsi="Times New Roman" w:cs="Times New Roman"/>
          <w:sz w:val="20"/>
          <w:szCs w:val="20"/>
        </w:rPr>
      </w:pPr>
    </w:p>
    <w:p w14:paraId="37374514" w14:textId="77777777" w:rsidR="005703BC" w:rsidRDefault="005703BC" w:rsidP="005703BC">
      <w:pPr>
        <w:spacing w:line="240" w:lineRule="auto"/>
        <w:jc w:val="both"/>
        <w:rPr>
          <w:rFonts w:ascii="Times New Roman" w:eastAsia="Times New Roman" w:hAnsi="Times New Roman" w:cs="Times New Roman"/>
          <w:sz w:val="20"/>
          <w:szCs w:val="20"/>
        </w:rPr>
      </w:pPr>
    </w:p>
    <w:p w14:paraId="5E61D3C6" w14:textId="77777777" w:rsidR="005703BC" w:rsidRDefault="005703BC" w:rsidP="005703BC">
      <w:pPr>
        <w:spacing w:line="240" w:lineRule="auto"/>
        <w:jc w:val="both"/>
        <w:rPr>
          <w:rFonts w:ascii="Times New Roman" w:eastAsia="Times New Roman" w:hAnsi="Times New Roman" w:cs="Times New Roman"/>
          <w:sz w:val="20"/>
          <w:szCs w:val="20"/>
        </w:rPr>
      </w:pPr>
    </w:p>
    <w:p w14:paraId="6A064604" w14:textId="77777777" w:rsidR="005703BC" w:rsidRDefault="005703BC" w:rsidP="005703BC">
      <w:pPr>
        <w:spacing w:line="240" w:lineRule="auto"/>
        <w:jc w:val="both"/>
        <w:rPr>
          <w:rFonts w:ascii="Times New Roman" w:eastAsia="Times New Roman" w:hAnsi="Times New Roman" w:cs="Times New Roman"/>
          <w:sz w:val="20"/>
          <w:szCs w:val="20"/>
        </w:rPr>
      </w:pPr>
    </w:p>
    <w:p w14:paraId="0DB907A9" w14:textId="77777777" w:rsidR="005703BC" w:rsidRDefault="005703BC" w:rsidP="005703BC">
      <w:pPr>
        <w:spacing w:line="240" w:lineRule="auto"/>
        <w:jc w:val="both"/>
        <w:rPr>
          <w:rFonts w:ascii="Times New Roman" w:eastAsia="Times New Roman" w:hAnsi="Times New Roman" w:cs="Times New Roman"/>
          <w:sz w:val="20"/>
          <w:szCs w:val="20"/>
        </w:rPr>
      </w:pPr>
    </w:p>
    <w:p w14:paraId="0E6789B5" w14:textId="77777777" w:rsidR="005703BC" w:rsidRDefault="005703BC" w:rsidP="005703BC">
      <w:pPr>
        <w:spacing w:line="240" w:lineRule="auto"/>
        <w:jc w:val="both"/>
        <w:rPr>
          <w:rFonts w:ascii="Times New Roman" w:eastAsia="Times New Roman" w:hAnsi="Times New Roman" w:cs="Times New Roman"/>
          <w:sz w:val="20"/>
          <w:szCs w:val="20"/>
        </w:rPr>
      </w:pPr>
    </w:p>
    <w:p w14:paraId="351A97C8" w14:textId="77777777" w:rsidR="005703BC" w:rsidRPr="007113BF" w:rsidRDefault="005703BC" w:rsidP="005703BC">
      <w:pPr>
        <w:spacing w:line="240" w:lineRule="auto"/>
        <w:jc w:val="both"/>
        <w:rPr>
          <w:rFonts w:ascii="Times New Roman" w:hAnsi="Times New Roman" w:cs="Times New Roman"/>
          <w:sz w:val="20"/>
          <w:szCs w:val="20"/>
        </w:rPr>
      </w:pPr>
    </w:p>
    <w:p w14:paraId="583DA1E1" w14:textId="77777777" w:rsidR="007113BF" w:rsidRPr="009057F6" w:rsidRDefault="007113BF" w:rsidP="007113BF">
      <w:pPr>
        <w:spacing w:line="240" w:lineRule="auto"/>
        <w:ind w:left="720"/>
        <w:jc w:val="both"/>
        <w:rPr>
          <w:rFonts w:ascii="Times New Roman" w:hAnsi="Times New Roman" w:cs="Times New Roman"/>
          <w:sz w:val="20"/>
          <w:szCs w:val="20"/>
        </w:rPr>
      </w:pPr>
      <w:r>
        <w:rPr>
          <w:noProof/>
          <w:lang w:val="en-US" w:eastAsia="en-US"/>
        </w:rPr>
        <w:drawing>
          <wp:anchor distT="0" distB="0" distL="114300" distR="114300" simplePos="0" relativeHeight="251695104" behindDoc="0" locked="0" layoutInCell="1" allowOverlap="1" wp14:anchorId="0FC1A647" wp14:editId="1314B53B">
            <wp:simplePos x="0" y="0"/>
            <wp:positionH relativeFrom="column">
              <wp:posOffset>1970158</wp:posOffset>
            </wp:positionH>
            <wp:positionV relativeFrom="paragraph">
              <wp:posOffset>118110</wp:posOffset>
            </wp:positionV>
            <wp:extent cx="1435100" cy="2445385"/>
            <wp:effectExtent l="19050" t="57150" r="88900" b="50165"/>
            <wp:wrapNone/>
            <wp:docPr id="40" name="Picture 40" descr="C:\Users\LENOVO\Downloads\IMG_20210714_1512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Users\LENOVO\Downloads\IMG_20210714_151248.jpg"/>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35100" cy="2445385"/>
                    </a:xfrm>
                    <a:prstGeom prst="rect">
                      <a:avLst/>
                    </a:prstGeom>
                    <a:noFill/>
                    <a:ln>
                      <a:noFill/>
                    </a:ln>
                    <a:effectLst>
                      <a:outerShdw blurRad="50800" dist="38100" algn="l" rotWithShape="0">
                        <a:prstClr val="black">
                          <a:alpha val="40000"/>
                        </a:prstClr>
                      </a:outerShdw>
                    </a:effectLst>
                  </pic:spPr>
                </pic:pic>
              </a:graphicData>
            </a:graphic>
          </wp:anchor>
        </w:drawing>
      </w:r>
      <w:r>
        <w:rPr>
          <w:noProof/>
          <w:lang w:val="en-US" w:eastAsia="en-US"/>
        </w:rPr>
        <w:drawing>
          <wp:anchor distT="0" distB="0" distL="114300" distR="114300" simplePos="0" relativeHeight="251693056" behindDoc="0" locked="0" layoutInCell="1" allowOverlap="1" wp14:anchorId="1C795E32" wp14:editId="771F5BC2">
            <wp:simplePos x="0" y="0"/>
            <wp:positionH relativeFrom="column">
              <wp:posOffset>443857</wp:posOffset>
            </wp:positionH>
            <wp:positionV relativeFrom="paragraph">
              <wp:posOffset>123215</wp:posOffset>
            </wp:positionV>
            <wp:extent cx="1436914" cy="2448476"/>
            <wp:effectExtent l="19050" t="57150" r="87630" b="47625"/>
            <wp:wrapNone/>
            <wp:docPr id="39" name="Picture 39" descr="C:\Users\LENOVO\Downloads\IMG_20210714_151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Users\LENOVO\Downloads\IMG_20210714_151201.jp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36367" cy="2447543"/>
                    </a:xfrm>
                    <a:prstGeom prst="rect">
                      <a:avLst/>
                    </a:prstGeom>
                    <a:noFill/>
                    <a:ln>
                      <a:noFill/>
                    </a:ln>
                    <a:effectLst>
                      <a:outerShdw blurRad="50800" dist="38100" algn="l" rotWithShape="0">
                        <a:prstClr val="black">
                          <a:alpha val="40000"/>
                        </a:prstClr>
                      </a:outerShdw>
                    </a:effectLst>
                  </pic:spPr>
                </pic:pic>
              </a:graphicData>
            </a:graphic>
          </wp:anchor>
        </w:drawing>
      </w:r>
    </w:p>
    <w:p w14:paraId="4F7826DA"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F776B89"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336547A7"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F7AA63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2F46551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383AD1B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38BE6BE"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91FE6A1"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7DFA601"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29F01CFA"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7B946787" w14:textId="77777777" w:rsidR="009057F6" w:rsidRPr="009057F6" w:rsidRDefault="007113BF" w:rsidP="009057F6">
      <w:pPr>
        <w:spacing w:after="160"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699200" behindDoc="0" locked="0" layoutInCell="1" allowOverlap="1" wp14:anchorId="09101924" wp14:editId="49A130B3">
            <wp:simplePos x="0" y="0"/>
            <wp:positionH relativeFrom="column">
              <wp:posOffset>1981835</wp:posOffset>
            </wp:positionH>
            <wp:positionV relativeFrom="paragraph">
              <wp:posOffset>96520</wp:posOffset>
            </wp:positionV>
            <wp:extent cx="1435100" cy="2445385"/>
            <wp:effectExtent l="19050" t="57150" r="88900" b="50165"/>
            <wp:wrapNone/>
            <wp:docPr id="42" name="Picture 42" descr="C:\Users\LENOVO\Downloads\IMG_20210714_151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Users\LENOVO\Downloads\IMG_20210714_151646.jpg"/>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35100" cy="2445385"/>
                    </a:xfrm>
                    <a:prstGeom prst="rect">
                      <a:avLst/>
                    </a:prstGeom>
                    <a:noFill/>
                    <a:ln>
                      <a:noFill/>
                    </a:ln>
                    <a:effectLst>
                      <a:outerShdw blurRad="50800" dist="38100" algn="l" rotWithShape="0">
                        <a:prstClr val="black">
                          <a:alpha val="40000"/>
                        </a:prstClr>
                      </a:outerShdw>
                    </a:effectLst>
                  </pic:spPr>
                </pic:pic>
              </a:graphicData>
            </a:graphic>
          </wp:anchor>
        </w:drawing>
      </w:r>
      <w:r>
        <w:rPr>
          <w:noProof/>
          <w:lang w:val="en-US" w:eastAsia="en-US"/>
        </w:rPr>
        <w:drawing>
          <wp:anchor distT="0" distB="0" distL="114300" distR="114300" simplePos="0" relativeHeight="251697152" behindDoc="0" locked="0" layoutInCell="1" allowOverlap="1" wp14:anchorId="47D62CD3" wp14:editId="7E8286C5">
            <wp:simplePos x="0" y="0"/>
            <wp:positionH relativeFrom="column">
              <wp:posOffset>437515</wp:posOffset>
            </wp:positionH>
            <wp:positionV relativeFrom="paragraph">
              <wp:posOffset>95885</wp:posOffset>
            </wp:positionV>
            <wp:extent cx="1435100" cy="2445385"/>
            <wp:effectExtent l="19050" t="57150" r="88900" b="50165"/>
            <wp:wrapNone/>
            <wp:docPr id="41" name="Picture 41" descr="C:\Users\LENOVO\Downloads\IMG_20210714_1516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LENOVO\Downloads\IMG_20210714_151609.jpg"/>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35100" cy="2445385"/>
                    </a:xfrm>
                    <a:prstGeom prst="rect">
                      <a:avLst/>
                    </a:prstGeom>
                    <a:noFill/>
                    <a:ln>
                      <a:noFill/>
                    </a:ln>
                    <a:effectLst>
                      <a:outerShdw blurRad="50800" dist="38100" algn="l" rotWithShape="0">
                        <a:prstClr val="black">
                          <a:alpha val="40000"/>
                        </a:prstClr>
                      </a:outerShdw>
                    </a:effectLst>
                  </pic:spPr>
                </pic:pic>
              </a:graphicData>
            </a:graphic>
          </wp:anchor>
        </w:drawing>
      </w:r>
    </w:p>
    <w:p w14:paraId="0754958A"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2F98D6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AB259B8" w14:textId="77777777" w:rsidR="009057F6" w:rsidRPr="009057F6" w:rsidRDefault="009057F6" w:rsidP="009057F6">
      <w:pPr>
        <w:pStyle w:val="Heading1"/>
        <w:keepNext w:val="0"/>
        <w:keepLines w:val="0"/>
        <w:tabs>
          <w:tab w:val="left" w:pos="1596"/>
        </w:tabs>
        <w:spacing w:before="0" w:after="0" w:line="240" w:lineRule="auto"/>
        <w:jc w:val="both"/>
        <w:rPr>
          <w:rFonts w:ascii="Times New Roman" w:eastAsia="Times New Roman" w:hAnsi="Times New Roman" w:cs="Times New Roman"/>
          <w:sz w:val="20"/>
          <w:szCs w:val="20"/>
        </w:rPr>
      </w:pPr>
    </w:p>
    <w:p w14:paraId="3728D59D"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bookmarkStart w:id="12" w:name="_2xcytpi" w:colFirst="0" w:colLast="0"/>
      <w:bookmarkEnd w:id="12"/>
    </w:p>
    <w:p w14:paraId="3497C5D9"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3D8DD931"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5D211F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lang w:val="en-US" w:eastAsia="en-US"/>
        </w:rPr>
        <w:drawing>
          <wp:anchor distT="0" distB="0" distL="114300" distR="114300" simplePos="0" relativeHeight="251666432" behindDoc="0" locked="0" layoutInCell="1" hidden="0" allowOverlap="1" wp14:anchorId="707937E3" wp14:editId="7561F746">
            <wp:simplePos x="0" y="0"/>
            <wp:positionH relativeFrom="column">
              <wp:posOffset>-863599</wp:posOffset>
            </wp:positionH>
            <wp:positionV relativeFrom="paragraph">
              <wp:posOffset>254000</wp:posOffset>
            </wp:positionV>
            <wp:extent cx="6743700" cy="12700"/>
            <wp:effectExtent l="0" t="0" r="0" b="0"/>
            <wp:wrapNone/>
            <wp:docPr id="1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9"/>
                    <a:srcRect/>
                    <a:stretch>
                      <a:fillRect/>
                    </a:stretch>
                  </pic:blipFill>
                  <pic:spPr>
                    <a:xfrm>
                      <a:off x="0" y="0"/>
                      <a:ext cx="6743700" cy="12700"/>
                    </a:xfrm>
                    <a:prstGeom prst="rect">
                      <a:avLst/>
                    </a:prstGeom>
                    <a:ln/>
                  </pic:spPr>
                </pic:pic>
              </a:graphicData>
            </a:graphic>
          </wp:anchor>
        </w:drawing>
      </w:r>
    </w:p>
    <w:p w14:paraId="67079FB8"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2A874D22" w14:textId="77777777" w:rsidR="007113BF" w:rsidRDefault="007113BF" w:rsidP="009057F6">
      <w:pPr>
        <w:spacing w:line="240" w:lineRule="auto"/>
        <w:jc w:val="both"/>
        <w:rPr>
          <w:rFonts w:ascii="Times New Roman" w:eastAsia="Times New Roman" w:hAnsi="Times New Roman" w:cs="Times New Roman"/>
          <w:sz w:val="20"/>
          <w:szCs w:val="20"/>
        </w:rPr>
      </w:pPr>
    </w:p>
    <w:p w14:paraId="23A6CB6C" w14:textId="77777777" w:rsidR="007113BF" w:rsidRDefault="007113BF" w:rsidP="009057F6">
      <w:pPr>
        <w:spacing w:line="240" w:lineRule="auto"/>
        <w:jc w:val="both"/>
        <w:rPr>
          <w:rFonts w:ascii="Times New Roman" w:eastAsia="Times New Roman" w:hAnsi="Times New Roman" w:cs="Times New Roman"/>
          <w:sz w:val="20"/>
          <w:szCs w:val="20"/>
        </w:rPr>
      </w:pPr>
    </w:p>
    <w:p w14:paraId="50D6BF4E" w14:textId="77777777" w:rsidR="007113BF" w:rsidRDefault="007113BF" w:rsidP="009057F6">
      <w:pPr>
        <w:spacing w:line="240" w:lineRule="auto"/>
        <w:jc w:val="both"/>
        <w:rPr>
          <w:rFonts w:ascii="Times New Roman" w:eastAsia="Times New Roman" w:hAnsi="Times New Roman" w:cs="Times New Roman"/>
          <w:sz w:val="20"/>
          <w:szCs w:val="20"/>
        </w:rPr>
      </w:pPr>
    </w:p>
    <w:p w14:paraId="597601B4" w14:textId="77777777" w:rsidR="007113BF" w:rsidRDefault="007113BF" w:rsidP="009057F6">
      <w:pPr>
        <w:spacing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03296" behindDoc="0" locked="0" layoutInCell="1" allowOverlap="1" wp14:anchorId="4A58235A" wp14:editId="32511554">
            <wp:simplePos x="0" y="0"/>
            <wp:positionH relativeFrom="column">
              <wp:posOffset>1987649</wp:posOffset>
            </wp:positionH>
            <wp:positionV relativeFrom="paragraph">
              <wp:posOffset>124782</wp:posOffset>
            </wp:positionV>
            <wp:extent cx="1401288" cy="2493818"/>
            <wp:effectExtent l="19050" t="57150" r="104140" b="59055"/>
            <wp:wrapNone/>
            <wp:docPr id="45" name="Picture 45" descr="C:\Users\LENOVO\Downloads\IMG_20210714_1519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Users\LENOVO\Downloads\IMG_20210714_151954.jpg"/>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35175" cy="2554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701248" behindDoc="0" locked="0" layoutInCell="1" allowOverlap="1" wp14:anchorId="6BAC04FD" wp14:editId="41485712">
            <wp:simplePos x="0" y="0"/>
            <wp:positionH relativeFrom="column">
              <wp:posOffset>443857</wp:posOffset>
            </wp:positionH>
            <wp:positionV relativeFrom="paragraph">
              <wp:posOffset>124782</wp:posOffset>
            </wp:positionV>
            <wp:extent cx="1436914" cy="2493818"/>
            <wp:effectExtent l="19050" t="57150" r="87630" b="59055"/>
            <wp:wrapNone/>
            <wp:docPr id="44" name="Picture 44" descr="C:\Users\LENOVO\Downloads\IMG_20210714_1517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Users\LENOVO\Downloads\IMG_20210714_151724.jp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43400" cy="250507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1F2C4596" w14:textId="77777777" w:rsidR="007113BF" w:rsidRDefault="007113BF" w:rsidP="009057F6">
      <w:pPr>
        <w:spacing w:line="240" w:lineRule="auto"/>
        <w:jc w:val="both"/>
        <w:rPr>
          <w:rFonts w:ascii="Times New Roman" w:eastAsia="Times New Roman" w:hAnsi="Times New Roman" w:cs="Times New Roman"/>
          <w:sz w:val="20"/>
          <w:szCs w:val="20"/>
        </w:rPr>
      </w:pPr>
    </w:p>
    <w:p w14:paraId="00765440" w14:textId="77777777" w:rsidR="007113BF" w:rsidRDefault="007113BF" w:rsidP="009057F6">
      <w:pPr>
        <w:spacing w:line="240" w:lineRule="auto"/>
        <w:jc w:val="both"/>
        <w:rPr>
          <w:rFonts w:ascii="Times New Roman" w:eastAsia="Times New Roman" w:hAnsi="Times New Roman" w:cs="Times New Roman"/>
          <w:sz w:val="20"/>
          <w:szCs w:val="20"/>
        </w:rPr>
      </w:pPr>
    </w:p>
    <w:p w14:paraId="568ADD09" w14:textId="77777777" w:rsidR="007113BF" w:rsidRDefault="007113BF" w:rsidP="009057F6">
      <w:pPr>
        <w:spacing w:line="240" w:lineRule="auto"/>
        <w:jc w:val="both"/>
        <w:rPr>
          <w:rFonts w:ascii="Times New Roman" w:eastAsia="Times New Roman" w:hAnsi="Times New Roman" w:cs="Times New Roman"/>
          <w:sz w:val="20"/>
          <w:szCs w:val="20"/>
        </w:rPr>
      </w:pPr>
    </w:p>
    <w:p w14:paraId="284E8E8B" w14:textId="77777777" w:rsidR="007113BF" w:rsidRDefault="007113BF" w:rsidP="009057F6">
      <w:pPr>
        <w:spacing w:line="240" w:lineRule="auto"/>
        <w:jc w:val="both"/>
        <w:rPr>
          <w:rFonts w:ascii="Times New Roman" w:eastAsia="Times New Roman" w:hAnsi="Times New Roman" w:cs="Times New Roman"/>
          <w:sz w:val="20"/>
          <w:szCs w:val="20"/>
        </w:rPr>
      </w:pPr>
    </w:p>
    <w:p w14:paraId="68BF3B7E" w14:textId="77777777" w:rsidR="007113BF" w:rsidRDefault="007113BF" w:rsidP="009057F6">
      <w:pPr>
        <w:spacing w:line="240" w:lineRule="auto"/>
        <w:jc w:val="both"/>
        <w:rPr>
          <w:rFonts w:ascii="Times New Roman" w:eastAsia="Times New Roman" w:hAnsi="Times New Roman" w:cs="Times New Roman"/>
          <w:sz w:val="20"/>
          <w:szCs w:val="20"/>
        </w:rPr>
      </w:pPr>
    </w:p>
    <w:p w14:paraId="0B5A382E" w14:textId="77777777" w:rsidR="007113BF" w:rsidRDefault="007113BF" w:rsidP="009057F6">
      <w:pPr>
        <w:spacing w:line="240" w:lineRule="auto"/>
        <w:jc w:val="both"/>
        <w:rPr>
          <w:rFonts w:ascii="Times New Roman" w:eastAsia="Times New Roman" w:hAnsi="Times New Roman" w:cs="Times New Roman"/>
          <w:sz w:val="20"/>
          <w:szCs w:val="20"/>
        </w:rPr>
      </w:pPr>
    </w:p>
    <w:p w14:paraId="1F29E34D" w14:textId="77777777" w:rsidR="007113BF" w:rsidRDefault="007113BF" w:rsidP="009057F6">
      <w:pPr>
        <w:spacing w:line="240" w:lineRule="auto"/>
        <w:jc w:val="both"/>
        <w:rPr>
          <w:rFonts w:ascii="Times New Roman" w:eastAsia="Times New Roman" w:hAnsi="Times New Roman" w:cs="Times New Roman"/>
          <w:sz w:val="20"/>
          <w:szCs w:val="20"/>
        </w:rPr>
      </w:pPr>
    </w:p>
    <w:p w14:paraId="2501C95B" w14:textId="77777777" w:rsidR="007113BF" w:rsidRDefault="007113BF" w:rsidP="009057F6">
      <w:pPr>
        <w:spacing w:line="240" w:lineRule="auto"/>
        <w:jc w:val="both"/>
        <w:rPr>
          <w:rFonts w:ascii="Times New Roman" w:eastAsia="Times New Roman" w:hAnsi="Times New Roman" w:cs="Times New Roman"/>
          <w:sz w:val="20"/>
          <w:szCs w:val="20"/>
        </w:rPr>
      </w:pPr>
    </w:p>
    <w:p w14:paraId="50966D5E" w14:textId="77777777" w:rsidR="007113BF" w:rsidRDefault="007113BF" w:rsidP="009057F6">
      <w:pPr>
        <w:spacing w:line="240" w:lineRule="auto"/>
        <w:jc w:val="both"/>
        <w:rPr>
          <w:rFonts w:ascii="Times New Roman" w:eastAsia="Times New Roman" w:hAnsi="Times New Roman" w:cs="Times New Roman"/>
          <w:sz w:val="20"/>
          <w:szCs w:val="20"/>
        </w:rPr>
      </w:pPr>
    </w:p>
    <w:p w14:paraId="35EE89AA" w14:textId="77777777" w:rsidR="007113BF" w:rsidRDefault="007113BF" w:rsidP="009057F6">
      <w:pPr>
        <w:spacing w:line="240" w:lineRule="auto"/>
        <w:jc w:val="both"/>
        <w:rPr>
          <w:rFonts w:ascii="Times New Roman" w:eastAsia="Times New Roman" w:hAnsi="Times New Roman" w:cs="Times New Roman"/>
          <w:sz w:val="20"/>
          <w:szCs w:val="20"/>
        </w:rPr>
      </w:pPr>
    </w:p>
    <w:p w14:paraId="1B24026C" w14:textId="77777777" w:rsidR="007113BF" w:rsidRDefault="007113BF" w:rsidP="009057F6">
      <w:pPr>
        <w:spacing w:line="240" w:lineRule="auto"/>
        <w:jc w:val="both"/>
        <w:rPr>
          <w:rFonts w:ascii="Times New Roman" w:eastAsia="Times New Roman" w:hAnsi="Times New Roman" w:cs="Times New Roman"/>
          <w:sz w:val="20"/>
          <w:szCs w:val="20"/>
        </w:rPr>
      </w:pPr>
    </w:p>
    <w:p w14:paraId="4F7D9D89" w14:textId="77777777" w:rsidR="007113BF" w:rsidRDefault="007113BF" w:rsidP="009057F6">
      <w:pPr>
        <w:spacing w:line="240" w:lineRule="auto"/>
        <w:jc w:val="both"/>
        <w:rPr>
          <w:rFonts w:ascii="Times New Roman" w:eastAsia="Times New Roman" w:hAnsi="Times New Roman" w:cs="Times New Roman"/>
          <w:sz w:val="20"/>
          <w:szCs w:val="20"/>
        </w:rPr>
      </w:pPr>
    </w:p>
    <w:p w14:paraId="2111625E" w14:textId="77777777" w:rsidR="007113BF" w:rsidRDefault="007113BF" w:rsidP="009057F6">
      <w:pPr>
        <w:spacing w:line="240" w:lineRule="auto"/>
        <w:jc w:val="both"/>
        <w:rPr>
          <w:rFonts w:ascii="Times New Roman" w:eastAsia="Times New Roman" w:hAnsi="Times New Roman" w:cs="Times New Roman"/>
          <w:sz w:val="20"/>
          <w:szCs w:val="20"/>
        </w:rPr>
      </w:pPr>
    </w:p>
    <w:p w14:paraId="32F78292" w14:textId="77777777" w:rsidR="007113BF" w:rsidRDefault="007113BF" w:rsidP="009057F6">
      <w:pPr>
        <w:spacing w:line="240" w:lineRule="auto"/>
        <w:jc w:val="both"/>
        <w:rPr>
          <w:rFonts w:ascii="Times New Roman" w:eastAsia="Times New Roman" w:hAnsi="Times New Roman" w:cs="Times New Roman"/>
          <w:sz w:val="20"/>
          <w:szCs w:val="20"/>
        </w:rPr>
      </w:pPr>
    </w:p>
    <w:p w14:paraId="5C58ED62" w14:textId="77777777" w:rsidR="007113BF" w:rsidRDefault="007113BF" w:rsidP="009057F6">
      <w:pPr>
        <w:spacing w:line="240" w:lineRule="auto"/>
        <w:jc w:val="both"/>
        <w:rPr>
          <w:rFonts w:ascii="Times New Roman" w:eastAsia="Times New Roman" w:hAnsi="Times New Roman" w:cs="Times New Roman"/>
          <w:sz w:val="20"/>
          <w:szCs w:val="20"/>
        </w:rPr>
      </w:pPr>
    </w:p>
    <w:p w14:paraId="5A97BA57" w14:textId="77777777" w:rsidR="007113BF" w:rsidRDefault="007113BF" w:rsidP="009057F6">
      <w:pPr>
        <w:spacing w:line="240" w:lineRule="auto"/>
        <w:jc w:val="both"/>
        <w:rPr>
          <w:rFonts w:ascii="Times New Roman" w:eastAsia="Times New Roman" w:hAnsi="Times New Roman" w:cs="Times New Roman"/>
          <w:sz w:val="20"/>
          <w:szCs w:val="20"/>
        </w:rPr>
      </w:pPr>
    </w:p>
    <w:p w14:paraId="09D49179" w14:textId="77777777" w:rsidR="007113BF" w:rsidRDefault="007113BF" w:rsidP="009057F6">
      <w:pPr>
        <w:spacing w:line="240" w:lineRule="auto"/>
        <w:jc w:val="both"/>
        <w:rPr>
          <w:rFonts w:ascii="Times New Roman" w:eastAsia="Times New Roman" w:hAnsi="Times New Roman" w:cs="Times New Roman"/>
          <w:sz w:val="20"/>
          <w:szCs w:val="20"/>
        </w:rPr>
      </w:pPr>
    </w:p>
    <w:p w14:paraId="3ADD77B8" w14:textId="77777777" w:rsidR="005703BC" w:rsidRDefault="005703BC" w:rsidP="009057F6">
      <w:pPr>
        <w:spacing w:line="240" w:lineRule="auto"/>
        <w:jc w:val="both"/>
        <w:rPr>
          <w:rFonts w:ascii="Times New Roman" w:eastAsia="Times New Roman" w:hAnsi="Times New Roman" w:cs="Times New Roman"/>
          <w:sz w:val="20"/>
          <w:szCs w:val="20"/>
        </w:rPr>
      </w:pPr>
    </w:p>
    <w:p w14:paraId="5D46A07D" w14:textId="77777777" w:rsidR="005703BC" w:rsidRDefault="005703BC" w:rsidP="009057F6">
      <w:pPr>
        <w:spacing w:line="240" w:lineRule="auto"/>
        <w:jc w:val="both"/>
        <w:rPr>
          <w:rFonts w:ascii="Times New Roman" w:eastAsia="Times New Roman" w:hAnsi="Times New Roman" w:cs="Times New Roman"/>
          <w:sz w:val="20"/>
          <w:szCs w:val="20"/>
        </w:rPr>
      </w:pPr>
    </w:p>
    <w:p w14:paraId="7987C2A8" w14:textId="77777777" w:rsidR="005703BC" w:rsidRDefault="005703BC" w:rsidP="009057F6">
      <w:pPr>
        <w:spacing w:line="240" w:lineRule="auto"/>
        <w:jc w:val="both"/>
        <w:rPr>
          <w:rFonts w:ascii="Times New Roman" w:eastAsia="Times New Roman" w:hAnsi="Times New Roman" w:cs="Times New Roman"/>
          <w:sz w:val="20"/>
          <w:szCs w:val="20"/>
        </w:rPr>
      </w:pPr>
    </w:p>
    <w:p w14:paraId="6843B2C5" w14:textId="77777777" w:rsidR="007113BF" w:rsidRDefault="007113BF" w:rsidP="009057F6">
      <w:pPr>
        <w:spacing w:line="240" w:lineRule="auto"/>
        <w:jc w:val="both"/>
        <w:rPr>
          <w:rFonts w:ascii="Times New Roman" w:eastAsia="Times New Roman" w:hAnsi="Times New Roman" w:cs="Times New Roman"/>
          <w:sz w:val="20"/>
          <w:szCs w:val="20"/>
        </w:rPr>
      </w:pPr>
    </w:p>
    <w:p w14:paraId="082E26A2" w14:textId="77777777" w:rsidR="007113BF" w:rsidRDefault="0071712E" w:rsidP="009057F6">
      <w:pPr>
        <w:spacing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05344" behindDoc="0" locked="0" layoutInCell="1" allowOverlap="1" wp14:anchorId="0F411C71" wp14:editId="4FECD8CB">
            <wp:simplePos x="0" y="0"/>
            <wp:positionH relativeFrom="column">
              <wp:posOffset>127676</wp:posOffset>
            </wp:positionH>
            <wp:positionV relativeFrom="paragraph">
              <wp:posOffset>50470</wp:posOffset>
            </wp:positionV>
            <wp:extent cx="1484416" cy="2438024"/>
            <wp:effectExtent l="19050" t="57150" r="97155" b="57785"/>
            <wp:wrapNone/>
            <wp:docPr id="46" name="Picture 46" descr="C:\Users\LENOVO\Downloads\IMG_20210714_152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Users\LENOVO\Downloads\IMG_20210714_152005.jp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520988" cy="2498090"/>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6D8CBA03" w14:textId="77777777" w:rsidR="007113BF" w:rsidRDefault="007113BF" w:rsidP="009057F6">
      <w:pPr>
        <w:spacing w:line="240" w:lineRule="auto"/>
        <w:jc w:val="both"/>
        <w:rPr>
          <w:rFonts w:ascii="Times New Roman" w:eastAsia="Times New Roman" w:hAnsi="Times New Roman" w:cs="Times New Roman"/>
          <w:sz w:val="20"/>
          <w:szCs w:val="20"/>
        </w:rPr>
      </w:pPr>
    </w:p>
    <w:p w14:paraId="4AC908E3" w14:textId="77777777" w:rsidR="007113BF" w:rsidRDefault="007113BF" w:rsidP="009057F6">
      <w:pPr>
        <w:spacing w:line="240" w:lineRule="auto"/>
        <w:jc w:val="both"/>
        <w:rPr>
          <w:rFonts w:ascii="Times New Roman" w:eastAsia="Times New Roman" w:hAnsi="Times New Roman" w:cs="Times New Roman"/>
          <w:sz w:val="20"/>
          <w:szCs w:val="20"/>
        </w:rPr>
      </w:pPr>
    </w:p>
    <w:p w14:paraId="1D66D9CA" w14:textId="77777777" w:rsidR="007113BF" w:rsidRDefault="007113BF" w:rsidP="009057F6">
      <w:pPr>
        <w:spacing w:line="240" w:lineRule="auto"/>
        <w:jc w:val="both"/>
        <w:rPr>
          <w:rFonts w:ascii="Times New Roman" w:eastAsia="Times New Roman" w:hAnsi="Times New Roman" w:cs="Times New Roman"/>
          <w:sz w:val="20"/>
          <w:szCs w:val="20"/>
        </w:rPr>
      </w:pPr>
    </w:p>
    <w:p w14:paraId="0DBDCE63" w14:textId="77777777" w:rsidR="007113BF" w:rsidRDefault="007113BF" w:rsidP="009057F6">
      <w:pPr>
        <w:spacing w:line="240" w:lineRule="auto"/>
        <w:jc w:val="both"/>
        <w:rPr>
          <w:rFonts w:ascii="Times New Roman" w:eastAsia="Times New Roman" w:hAnsi="Times New Roman" w:cs="Times New Roman"/>
          <w:sz w:val="20"/>
          <w:szCs w:val="20"/>
        </w:rPr>
      </w:pPr>
    </w:p>
    <w:p w14:paraId="45A361B0" w14:textId="77777777" w:rsidR="007113BF" w:rsidRDefault="007113BF" w:rsidP="009057F6">
      <w:pPr>
        <w:spacing w:line="240" w:lineRule="auto"/>
        <w:jc w:val="both"/>
        <w:rPr>
          <w:rFonts w:ascii="Times New Roman" w:eastAsia="Times New Roman" w:hAnsi="Times New Roman" w:cs="Times New Roman"/>
          <w:sz w:val="20"/>
          <w:szCs w:val="20"/>
        </w:rPr>
      </w:pPr>
    </w:p>
    <w:p w14:paraId="27E77FD8" w14:textId="77777777" w:rsidR="007113BF" w:rsidRDefault="007113BF" w:rsidP="009057F6">
      <w:pPr>
        <w:spacing w:line="240" w:lineRule="auto"/>
        <w:jc w:val="both"/>
        <w:rPr>
          <w:rFonts w:ascii="Times New Roman" w:eastAsia="Times New Roman" w:hAnsi="Times New Roman" w:cs="Times New Roman"/>
          <w:sz w:val="20"/>
          <w:szCs w:val="20"/>
        </w:rPr>
      </w:pPr>
    </w:p>
    <w:p w14:paraId="77205250" w14:textId="77777777" w:rsidR="007113BF" w:rsidRDefault="007113BF" w:rsidP="009057F6">
      <w:pPr>
        <w:spacing w:line="240" w:lineRule="auto"/>
        <w:jc w:val="both"/>
        <w:rPr>
          <w:rFonts w:ascii="Times New Roman" w:eastAsia="Times New Roman" w:hAnsi="Times New Roman" w:cs="Times New Roman"/>
          <w:sz w:val="20"/>
          <w:szCs w:val="20"/>
        </w:rPr>
      </w:pPr>
    </w:p>
    <w:p w14:paraId="2E02C6E4" w14:textId="77777777" w:rsidR="007113BF" w:rsidRDefault="007113BF" w:rsidP="009057F6">
      <w:pPr>
        <w:spacing w:line="240" w:lineRule="auto"/>
        <w:jc w:val="both"/>
        <w:rPr>
          <w:rFonts w:ascii="Times New Roman" w:eastAsia="Times New Roman" w:hAnsi="Times New Roman" w:cs="Times New Roman"/>
          <w:sz w:val="20"/>
          <w:szCs w:val="20"/>
        </w:rPr>
      </w:pPr>
    </w:p>
    <w:p w14:paraId="3B94EE2C" w14:textId="77777777" w:rsidR="007113BF" w:rsidRDefault="007113BF" w:rsidP="009057F6">
      <w:pPr>
        <w:spacing w:line="240" w:lineRule="auto"/>
        <w:jc w:val="both"/>
        <w:rPr>
          <w:rFonts w:ascii="Times New Roman" w:eastAsia="Times New Roman" w:hAnsi="Times New Roman" w:cs="Times New Roman"/>
          <w:sz w:val="20"/>
          <w:szCs w:val="20"/>
        </w:rPr>
      </w:pPr>
    </w:p>
    <w:p w14:paraId="5B81E38D" w14:textId="77777777" w:rsidR="007113BF" w:rsidRDefault="007113BF" w:rsidP="009057F6">
      <w:pPr>
        <w:spacing w:line="240" w:lineRule="auto"/>
        <w:jc w:val="both"/>
        <w:rPr>
          <w:rFonts w:ascii="Times New Roman" w:eastAsia="Times New Roman" w:hAnsi="Times New Roman" w:cs="Times New Roman"/>
          <w:sz w:val="20"/>
          <w:szCs w:val="20"/>
        </w:rPr>
      </w:pPr>
    </w:p>
    <w:p w14:paraId="210382B3" w14:textId="77777777" w:rsidR="007113BF" w:rsidRDefault="007113BF" w:rsidP="009057F6">
      <w:pPr>
        <w:spacing w:line="240" w:lineRule="auto"/>
        <w:jc w:val="both"/>
        <w:rPr>
          <w:rFonts w:ascii="Times New Roman" w:eastAsia="Times New Roman" w:hAnsi="Times New Roman" w:cs="Times New Roman"/>
          <w:sz w:val="20"/>
          <w:szCs w:val="20"/>
        </w:rPr>
      </w:pPr>
    </w:p>
    <w:p w14:paraId="1EB9C4C7" w14:textId="77777777" w:rsidR="007113BF" w:rsidRDefault="007113BF" w:rsidP="009057F6">
      <w:pPr>
        <w:spacing w:line="240" w:lineRule="auto"/>
        <w:jc w:val="both"/>
        <w:rPr>
          <w:rFonts w:ascii="Times New Roman" w:eastAsia="Times New Roman" w:hAnsi="Times New Roman" w:cs="Times New Roman"/>
          <w:sz w:val="20"/>
          <w:szCs w:val="20"/>
        </w:rPr>
      </w:pPr>
    </w:p>
    <w:p w14:paraId="57BEBF2A" w14:textId="77777777" w:rsidR="0071712E" w:rsidRDefault="0071712E" w:rsidP="009057F6">
      <w:pPr>
        <w:spacing w:line="240" w:lineRule="auto"/>
        <w:jc w:val="both"/>
        <w:rPr>
          <w:rFonts w:ascii="Times New Roman" w:eastAsia="Times New Roman" w:hAnsi="Times New Roman" w:cs="Times New Roman"/>
          <w:sz w:val="20"/>
          <w:szCs w:val="20"/>
        </w:rPr>
      </w:pPr>
    </w:p>
    <w:p w14:paraId="4BB882ED" w14:textId="77777777" w:rsidR="0071712E" w:rsidRDefault="0071712E" w:rsidP="009057F6">
      <w:pPr>
        <w:spacing w:line="240" w:lineRule="auto"/>
        <w:jc w:val="both"/>
        <w:rPr>
          <w:rFonts w:ascii="Times New Roman" w:eastAsia="Times New Roman" w:hAnsi="Times New Roman" w:cs="Times New Roman"/>
          <w:sz w:val="20"/>
          <w:szCs w:val="20"/>
        </w:rPr>
      </w:pPr>
    </w:p>
    <w:p w14:paraId="0083A1AE" w14:textId="77777777" w:rsidR="0071712E" w:rsidRDefault="0071712E" w:rsidP="009057F6">
      <w:pPr>
        <w:spacing w:line="240" w:lineRule="auto"/>
        <w:jc w:val="both"/>
        <w:rPr>
          <w:rFonts w:ascii="Times New Roman" w:eastAsia="Times New Roman" w:hAnsi="Times New Roman" w:cs="Times New Roman"/>
          <w:sz w:val="20"/>
          <w:szCs w:val="20"/>
        </w:rPr>
      </w:pPr>
    </w:p>
    <w:p w14:paraId="54DE530C" w14:textId="77777777" w:rsidR="0071712E" w:rsidRDefault="0071712E" w:rsidP="009057F6">
      <w:pPr>
        <w:spacing w:line="240" w:lineRule="auto"/>
        <w:jc w:val="both"/>
        <w:rPr>
          <w:rFonts w:ascii="Times New Roman" w:eastAsia="Times New Roman" w:hAnsi="Times New Roman" w:cs="Times New Roman"/>
          <w:sz w:val="20"/>
          <w:szCs w:val="20"/>
        </w:rPr>
      </w:pPr>
    </w:p>
    <w:p w14:paraId="7024CE19" w14:textId="77777777" w:rsidR="0071712E" w:rsidRDefault="0071712E" w:rsidP="009057F6">
      <w:pPr>
        <w:spacing w:line="240" w:lineRule="auto"/>
        <w:jc w:val="both"/>
        <w:rPr>
          <w:rFonts w:ascii="Times New Roman" w:eastAsia="Times New Roman" w:hAnsi="Times New Roman" w:cs="Times New Roman"/>
          <w:sz w:val="20"/>
          <w:szCs w:val="20"/>
        </w:rPr>
      </w:pPr>
    </w:p>
    <w:p w14:paraId="4F03791C" w14:textId="77777777" w:rsidR="0071712E" w:rsidRPr="0071712E" w:rsidRDefault="0071712E" w:rsidP="0071712E">
      <w:pPr>
        <w:spacing w:after="160" w:line="360" w:lineRule="auto"/>
        <w:jc w:val="both"/>
        <w:rPr>
          <w:rFonts w:ascii="Times New Roman" w:hAnsi="Times New Roman" w:cs="Times New Roman"/>
          <w:i/>
        </w:rPr>
      </w:pPr>
      <w:r w:rsidRPr="00063231">
        <w:rPr>
          <w:noProof/>
          <w:lang w:val="en-US" w:eastAsia="en-US"/>
        </w:rPr>
        <w:drawing>
          <wp:anchor distT="0" distB="0" distL="114300" distR="114300" simplePos="0" relativeHeight="251707392" behindDoc="0" locked="0" layoutInCell="1" hidden="0" allowOverlap="1" wp14:anchorId="4C45B0FF" wp14:editId="28A40AE4">
            <wp:simplePos x="0" y="0"/>
            <wp:positionH relativeFrom="column">
              <wp:posOffset>-863599</wp:posOffset>
            </wp:positionH>
            <wp:positionV relativeFrom="paragraph">
              <wp:posOffset>254000</wp:posOffset>
            </wp:positionV>
            <wp:extent cx="6743700" cy="12700"/>
            <wp:effectExtent l="0" t="0" r="0" b="0"/>
            <wp:wrapNone/>
            <wp:docPr id="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9"/>
                    <a:srcRect/>
                    <a:stretch>
                      <a:fillRect/>
                    </a:stretch>
                  </pic:blipFill>
                  <pic:spPr>
                    <a:xfrm>
                      <a:off x="0" y="0"/>
                      <a:ext cx="6743700" cy="12700"/>
                    </a:xfrm>
                    <a:prstGeom prst="rect">
                      <a:avLst/>
                    </a:prstGeom>
                    <a:ln/>
                  </pic:spPr>
                </pic:pic>
              </a:graphicData>
            </a:graphic>
          </wp:anchor>
        </w:drawing>
      </w:r>
      <w:r w:rsidRPr="00063231">
        <w:rPr>
          <w:rFonts w:ascii="Times New Roman" w:hAnsi="Times New Roman" w:cs="Times New Roman"/>
          <w:i/>
        </w:rPr>
        <w:t>Figure 4. Steps To Add Your Business</w:t>
      </w:r>
    </w:p>
    <w:p w14:paraId="534A13E4" w14:textId="77777777"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to Delete a Business</w:t>
      </w:r>
    </w:p>
    <w:p w14:paraId="5BEA012C" w14:textId="77777777"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initial view of the Cash Book, click the 3 line in the upper right corner</w:t>
      </w:r>
    </w:p>
    <w:p w14:paraId="3B3BCBAD" w14:textId="77777777"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manage the business</w:t>
      </w:r>
    </w:p>
    <w:p w14:paraId="00018BC3" w14:textId="77777777"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the business name to be deleted</w:t>
      </w:r>
    </w:p>
    <w:p w14:paraId="565B5822" w14:textId="77777777"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the trash can image</w:t>
      </w:r>
    </w:p>
    <w:p w14:paraId="0950F536" w14:textId="77777777"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A confirmation dialog box appears, select delete</w:t>
      </w:r>
    </w:p>
    <w:p w14:paraId="01DBC654" w14:textId="77777777"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A success dialog box appears and click ok</w:t>
      </w:r>
    </w:p>
    <w:p w14:paraId="67543059" w14:textId="77777777" w:rsidR="009057F6" w:rsidRPr="009057F6" w:rsidRDefault="00C6687C" w:rsidP="009057F6">
      <w:pPr>
        <w:spacing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11488" behindDoc="0" locked="0" layoutInCell="1" allowOverlap="1" wp14:anchorId="3842A804" wp14:editId="70347D76">
            <wp:simplePos x="0" y="0"/>
            <wp:positionH relativeFrom="column">
              <wp:posOffset>1743710</wp:posOffset>
            </wp:positionH>
            <wp:positionV relativeFrom="paragraph">
              <wp:posOffset>34925</wp:posOffset>
            </wp:positionV>
            <wp:extent cx="1400810" cy="2493645"/>
            <wp:effectExtent l="19050" t="57150" r="104140" b="59055"/>
            <wp:wrapNone/>
            <wp:docPr id="49" name="Picture 49" descr="C:\Users\LENOVO\Downloads\IMG_20210714_1612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Users\LENOVO\Downloads\IMG_20210714_161237.jpg"/>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00810" cy="249364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709440" behindDoc="0" locked="0" layoutInCell="1" allowOverlap="1" wp14:anchorId="28BE1A2B" wp14:editId="1FFEB8AB">
            <wp:simplePos x="0" y="0"/>
            <wp:positionH relativeFrom="column">
              <wp:posOffset>264160</wp:posOffset>
            </wp:positionH>
            <wp:positionV relativeFrom="paragraph">
              <wp:posOffset>35560</wp:posOffset>
            </wp:positionV>
            <wp:extent cx="1391285" cy="2493645"/>
            <wp:effectExtent l="19050" t="57150" r="94615" b="59055"/>
            <wp:wrapNone/>
            <wp:docPr id="48" name="Picture 48" descr="C:\Users\LENOVO\Downloads\IMG_20210714_16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LENOVO\Downloads\IMG_20210714_161200.jpg"/>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391285" cy="249364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23CFAA24"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70BEEF7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7F5472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7B863F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7DEB8D2"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6650079"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BCFCD9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1E0E0294"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1A85A59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142E195A" w14:textId="77777777" w:rsidR="009057F6" w:rsidRPr="009057F6" w:rsidRDefault="00C6687C" w:rsidP="009057F6">
      <w:pPr>
        <w:spacing w:after="160"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13536" behindDoc="0" locked="0" layoutInCell="1" allowOverlap="1" wp14:anchorId="09FF31D2" wp14:editId="1E26F386">
            <wp:simplePos x="0" y="0"/>
            <wp:positionH relativeFrom="column">
              <wp:posOffset>942975</wp:posOffset>
            </wp:positionH>
            <wp:positionV relativeFrom="paragraph">
              <wp:posOffset>203835</wp:posOffset>
            </wp:positionV>
            <wp:extent cx="1467485" cy="2493645"/>
            <wp:effectExtent l="19050" t="57150" r="94615" b="59055"/>
            <wp:wrapNone/>
            <wp:docPr id="50" name="Picture 50" descr="C:\Users\LENOVO\Downloads\IMG_20210714_1614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Users\LENOVO\Downloads\IMG_20210714_161451.jp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67485" cy="249364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478F4B77" w14:textId="77777777" w:rsidR="009057F6" w:rsidRPr="009057F6" w:rsidRDefault="009057F6" w:rsidP="009057F6">
      <w:pPr>
        <w:spacing w:line="240" w:lineRule="auto"/>
        <w:jc w:val="both"/>
        <w:rPr>
          <w:rFonts w:ascii="Times New Roman" w:eastAsia="Times New Roman" w:hAnsi="Times New Roman" w:cs="Times New Roman"/>
          <w:sz w:val="20"/>
          <w:szCs w:val="20"/>
        </w:rPr>
      </w:pPr>
      <w:bookmarkStart w:id="13" w:name="_1ci93xb" w:colFirst="0" w:colLast="0"/>
      <w:bookmarkEnd w:id="13"/>
    </w:p>
    <w:p w14:paraId="5F4EEFCB" w14:textId="77777777" w:rsidR="0071712E" w:rsidRDefault="0071712E" w:rsidP="009057F6">
      <w:pPr>
        <w:spacing w:line="240" w:lineRule="auto"/>
        <w:jc w:val="both"/>
        <w:rPr>
          <w:rFonts w:ascii="Times New Roman" w:eastAsia="Times New Roman" w:hAnsi="Times New Roman" w:cs="Times New Roman"/>
          <w:sz w:val="20"/>
          <w:szCs w:val="20"/>
        </w:rPr>
      </w:pPr>
    </w:p>
    <w:p w14:paraId="7252173C" w14:textId="77777777" w:rsidR="0071712E" w:rsidRDefault="0071712E" w:rsidP="009057F6">
      <w:pPr>
        <w:spacing w:line="240" w:lineRule="auto"/>
        <w:jc w:val="both"/>
        <w:rPr>
          <w:rFonts w:ascii="Times New Roman" w:eastAsia="Times New Roman" w:hAnsi="Times New Roman" w:cs="Times New Roman"/>
          <w:sz w:val="20"/>
          <w:szCs w:val="20"/>
        </w:rPr>
      </w:pPr>
    </w:p>
    <w:p w14:paraId="5252467E" w14:textId="77777777" w:rsidR="0071712E" w:rsidRDefault="0071712E" w:rsidP="009057F6">
      <w:pPr>
        <w:spacing w:line="240" w:lineRule="auto"/>
        <w:jc w:val="both"/>
        <w:rPr>
          <w:rFonts w:ascii="Times New Roman" w:eastAsia="Times New Roman" w:hAnsi="Times New Roman" w:cs="Times New Roman"/>
          <w:sz w:val="20"/>
          <w:szCs w:val="20"/>
        </w:rPr>
      </w:pPr>
    </w:p>
    <w:p w14:paraId="3967269E" w14:textId="77777777" w:rsidR="0071712E" w:rsidRDefault="0071712E" w:rsidP="009057F6">
      <w:pPr>
        <w:spacing w:line="240" w:lineRule="auto"/>
        <w:jc w:val="both"/>
        <w:rPr>
          <w:rFonts w:ascii="Times New Roman" w:eastAsia="Times New Roman" w:hAnsi="Times New Roman" w:cs="Times New Roman"/>
          <w:sz w:val="20"/>
          <w:szCs w:val="20"/>
        </w:rPr>
      </w:pPr>
    </w:p>
    <w:p w14:paraId="454142E1" w14:textId="77777777" w:rsidR="0071712E" w:rsidRDefault="0071712E" w:rsidP="009057F6">
      <w:pPr>
        <w:spacing w:line="240" w:lineRule="auto"/>
        <w:jc w:val="both"/>
        <w:rPr>
          <w:rFonts w:ascii="Times New Roman" w:eastAsia="Times New Roman" w:hAnsi="Times New Roman" w:cs="Times New Roman"/>
          <w:sz w:val="20"/>
          <w:szCs w:val="20"/>
        </w:rPr>
      </w:pPr>
    </w:p>
    <w:p w14:paraId="73AF9684" w14:textId="77777777" w:rsidR="0071712E" w:rsidRDefault="0071712E" w:rsidP="009057F6">
      <w:pPr>
        <w:spacing w:line="240" w:lineRule="auto"/>
        <w:jc w:val="both"/>
        <w:rPr>
          <w:rFonts w:ascii="Times New Roman" w:eastAsia="Times New Roman" w:hAnsi="Times New Roman" w:cs="Times New Roman"/>
          <w:sz w:val="20"/>
          <w:szCs w:val="20"/>
        </w:rPr>
      </w:pPr>
    </w:p>
    <w:p w14:paraId="322E2B8F" w14:textId="77777777" w:rsidR="0071712E" w:rsidRDefault="0071712E" w:rsidP="009057F6">
      <w:pPr>
        <w:spacing w:line="240" w:lineRule="auto"/>
        <w:jc w:val="both"/>
        <w:rPr>
          <w:rFonts w:ascii="Times New Roman" w:eastAsia="Times New Roman" w:hAnsi="Times New Roman" w:cs="Times New Roman"/>
          <w:sz w:val="20"/>
          <w:szCs w:val="20"/>
        </w:rPr>
      </w:pPr>
    </w:p>
    <w:p w14:paraId="3049CC1D" w14:textId="77777777" w:rsidR="0071712E" w:rsidRDefault="0071712E" w:rsidP="009057F6">
      <w:pPr>
        <w:spacing w:line="240" w:lineRule="auto"/>
        <w:jc w:val="both"/>
        <w:rPr>
          <w:rFonts w:ascii="Times New Roman" w:eastAsia="Times New Roman" w:hAnsi="Times New Roman" w:cs="Times New Roman"/>
          <w:sz w:val="20"/>
          <w:szCs w:val="20"/>
        </w:rPr>
      </w:pPr>
    </w:p>
    <w:p w14:paraId="1A285319" w14:textId="77777777" w:rsidR="0071712E" w:rsidRDefault="0071712E" w:rsidP="009057F6">
      <w:pPr>
        <w:spacing w:line="240" w:lineRule="auto"/>
        <w:jc w:val="both"/>
        <w:rPr>
          <w:rFonts w:ascii="Times New Roman" w:eastAsia="Times New Roman" w:hAnsi="Times New Roman" w:cs="Times New Roman"/>
          <w:sz w:val="20"/>
          <w:szCs w:val="20"/>
        </w:rPr>
      </w:pPr>
    </w:p>
    <w:p w14:paraId="1808A267" w14:textId="77777777" w:rsidR="0071712E" w:rsidRDefault="00C6687C" w:rsidP="009057F6">
      <w:pPr>
        <w:spacing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15584" behindDoc="0" locked="0" layoutInCell="1" allowOverlap="1" wp14:anchorId="575911ED" wp14:editId="0F119E6C">
            <wp:simplePos x="0" y="0"/>
            <wp:positionH relativeFrom="column">
              <wp:posOffset>48260</wp:posOffset>
            </wp:positionH>
            <wp:positionV relativeFrom="paragraph">
              <wp:posOffset>101600</wp:posOffset>
            </wp:positionV>
            <wp:extent cx="1483995" cy="2446020"/>
            <wp:effectExtent l="0" t="0" r="1905" b="0"/>
            <wp:wrapNone/>
            <wp:docPr id="52" name="Picture 52" descr="C:\Users\LENOVO\Downloads\IMG_20210714_161534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Users\LENOVO\Downloads\IMG_20210714_161534 (1).jpg"/>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83995" cy="24460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717632" behindDoc="0" locked="0" layoutInCell="1" allowOverlap="1" wp14:anchorId="31F7493C" wp14:editId="76C15EE1">
            <wp:simplePos x="0" y="0"/>
            <wp:positionH relativeFrom="column">
              <wp:posOffset>1619885</wp:posOffset>
            </wp:positionH>
            <wp:positionV relativeFrom="paragraph">
              <wp:posOffset>101600</wp:posOffset>
            </wp:positionV>
            <wp:extent cx="1436370" cy="2446020"/>
            <wp:effectExtent l="0" t="0" r="0" b="0"/>
            <wp:wrapNone/>
            <wp:docPr id="54" name="Picture 54" descr="C:\Users\LENOVO\Downloads\IMG_20210714_161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Users\LENOVO\Downloads\IMG_20210714_161602.jpg"/>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36370" cy="2446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4B055D" w14:textId="77777777" w:rsidR="0071712E" w:rsidRDefault="0071712E" w:rsidP="009057F6">
      <w:pPr>
        <w:spacing w:line="240" w:lineRule="auto"/>
        <w:jc w:val="both"/>
        <w:rPr>
          <w:rFonts w:ascii="Times New Roman" w:eastAsia="Times New Roman" w:hAnsi="Times New Roman" w:cs="Times New Roman"/>
          <w:sz w:val="20"/>
          <w:szCs w:val="20"/>
        </w:rPr>
      </w:pPr>
    </w:p>
    <w:p w14:paraId="3F198040" w14:textId="77777777" w:rsidR="0071712E" w:rsidRDefault="0071712E" w:rsidP="009057F6">
      <w:pPr>
        <w:spacing w:line="240" w:lineRule="auto"/>
        <w:jc w:val="both"/>
        <w:rPr>
          <w:rFonts w:ascii="Times New Roman" w:eastAsia="Times New Roman" w:hAnsi="Times New Roman" w:cs="Times New Roman"/>
          <w:sz w:val="20"/>
          <w:szCs w:val="20"/>
        </w:rPr>
      </w:pPr>
    </w:p>
    <w:p w14:paraId="5059EB52" w14:textId="77777777" w:rsidR="0071712E" w:rsidRDefault="0071712E" w:rsidP="009057F6">
      <w:pPr>
        <w:spacing w:line="240" w:lineRule="auto"/>
        <w:jc w:val="both"/>
        <w:rPr>
          <w:rFonts w:ascii="Times New Roman" w:eastAsia="Times New Roman" w:hAnsi="Times New Roman" w:cs="Times New Roman"/>
          <w:sz w:val="20"/>
          <w:szCs w:val="20"/>
        </w:rPr>
      </w:pPr>
    </w:p>
    <w:p w14:paraId="24A57AFD" w14:textId="77777777" w:rsidR="0071712E" w:rsidRDefault="0071712E" w:rsidP="009057F6">
      <w:pPr>
        <w:spacing w:line="240" w:lineRule="auto"/>
        <w:jc w:val="both"/>
        <w:rPr>
          <w:rFonts w:ascii="Times New Roman" w:eastAsia="Times New Roman" w:hAnsi="Times New Roman" w:cs="Times New Roman"/>
          <w:sz w:val="20"/>
          <w:szCs w:val="20"/>
        </w:rPr>
      </w:pPr>
    </w:p>
    <w:p w14:paraId="7B6BF959" w14:textId="77777777" w:rsidR="0071712E" w:rsidRDefault="0071712E" w:rsidP="009057F6">
      <w:pPr>
        <w:spacing w:line="240" w:lineRule="auto"/>
        <w:jc w:val="both"/>
        <w:rPr>
          <w:rFonts w:ascii="Times New Roman" w:eastAsia="Times New Roman" w:hAnsi="Times New Roman" w:cs="Times New Roman"/>
          <w:sz w:val="20"/>
          <w:szCs w:val="20"/>
        </w:rPr>
      </w:pPr>
    </w:p>
    <w:p w14:paraId="7849C96F" w14:textId="77777777" w:rsidR="0071712E" w:rsidRDefault="0071712E" w:rsidP="009057F6">
      <w:pPr>
        <w:spacing w:line="240" w:lineRule="auto"/>
        <w:jc w:val="both"/>
        <w:rPr>
          <w:rFonts w:ascii="Times New Roman" w:eastAsia="Times New Roman" w:hAnsi="Times New Roman" w:cs="Times New Roman"/>
          <w:sz w:val="20"/>
          <w:szCs w:val="20"/>
        </w:rPr>
      </w:pPr>
    </w:p>
    <w:p w14:paraId="41C19C23" w14:textId="77777777" w:rsidR="009057F6" w:rsidRDefault="009057F6" w:rsidP="009057F6">
      <w:pPr>
        <w:spacing w:line="240" w:lineRule="auto"/>
        <w:jc w:val="both"/>
        <w:rPr>
          <w:rFonts w:ascii="Times New Roman" w:eastAsia="Times New Roman" w:hAnsi="Times New Roman" w:cs="Times New Roman"/>
          <w:sz w:val="20"/>
          <w:szCs w:val="20"/>
        </w:rPr>
      </w:pPr>
    </w:p>
    <w:p w14:paraId="3B8FCB73" w14:textId="77777777" w:rsidR="0071712E" w:rsidRDefault="0071712E" w:rsidP="009057F6">
      <w:pPr>
        <w:spacing w:line="240" w:lineRule="auto"/>
        <w:jc w:val="both"/>
        <w:rPr>
          <w:rFonts w:ascii="Times New Roman" w:eastAsia="Times New Roman" w:hAnsi="Times New Roman" w:cs="Times New Roman"/>
          <w:sz w:val="20"/>
          <w:szCs w:val="20"/>
        </w:rPr>
      </w:pPr>
    </w:p>
    <w:p w14:paraId="167CC15D" w14:textId="77777777" w:rsidR="0071712E" w:rsidRDefault="0071712E" w:rsidP="009057F6">
      <w:pPr>
        <w:spacing w:line="240" w:lineRule="auto"/>
        <w:jc w:val="both"/>
        <w:rPr>
          <w:rFonts w:ascii="Times New Roman" w:eastAsia="Times New Roman" w:hAnsi="Times New Roman" w:cs="Times New Roman"/>
          <w:sz w:val="20"/>
          <w:szCs w:val="20"/>
        </w:rPr>
      </w:pPr>
    </w:p>
    <w:p w14:paraId="4B12C44F" w14:textId="77777777" w:rsidR="0071712E" w:rsidRDefault="0071712E" w:rsidP="009057F6">
      <w:pPr>
        <w:spacing w:line="240" w:lineRule="auto"/>
        <w:jc w:val="both"/>
        <w:rPr>
          <w:rFonts w:ascii="Times New Roman" w:eastAsia="Times New Roman" w:hAnsi="Times New Roman" w:cs="Times New Roman"/>
          <w:sz w:val="20"/>
          <w:szCs w:val="20"/>
        </w:rPr>
      </w:pPr>
    </w:p>
    <w:p w14:paraId="2A01D508" w14:textId="77777777" w:rsidR="0071712E" w:rsidRDefault="0071712E" w:rsidP="009057F6">
      <w:pPr>
        <w:spacing w:line="240" w:lineRule="auto"/>
        <w:jc w:val="both"/>
        <w:rPr>
          <w:rFonts w:ascii="Times New Roman" w:eastAsia="Times New Roman" w:hAnsi="Times New Roman" w:cs="Times New Roman"/>
          <w:sz w:val="20"/>
          <w:szCs w:val="20"/>
        </w:rPr>
      </w:pPr>
    </w:p>
    <w:p w14:paraId="23564E94" w14:textId="77777777" w:rsidR="0071712E" w:rsidRDefault="0071712E" w:rsidP="009057F6">
      <w:pPr>
        <w:spacing w:line="240" w:lineRule="auto"/>
        <w:jc w:val="both"/>
        <w:rPr>
          <w:rFonts w:ascii="Times New Roman" w:eastAsia="Times New Roman" w:hAnsi="Times New Roman" w:cs="Times New Roman"/>
          <w:sz w:val="20"/>
          <w:szCs w:val="20"/>
        </w:rPr>
      </w:pPr>
    </w:p>
    <w:p w14:paraId="41113FDC" w14:textId="77777777" w:rsidR="0071712E" w:rsidRDefault="0071712E" w:rsidP="009057F6">
      <w:pPr>
        <w:spacing w:line="240" w:lineRule="auto"/>
        <w:jc w:val="both"/>
        <w:rPr>
          <w:rFonts w:ascii="Times New Roman" w:eastAsia="Times New Roman" w:hAnsi="Times New Roman" w:cs="Times New Roman"/>
          <w:sz w:val="20"/>
          <w:szCs w:val="20"/>
        </w:rPr>
      </w:pPr>
    </w:p>
    <w:p w14:paraId="4DCBA853" w14:textId="77777777" w:rsidR="0071712E" w:rsidRDefault="0071712E" w:rsidP="009057F6">
      <w:pPr>
        <w:spacing w:line="240" w:lineRule="auto"/>
        <w:jc w:val="both"/>
        <w:rPr>
          <w:rFonts w:ascii="Times New Roman" w:eastAsia="Times New Roman" w:hAnsi="Times New Roman" w:cs="Times New Roman"/>
          <w:sz w:val="20"/>
          <w:szCs w:val="20"/>
        </w:rPr>
      </w:pPr>
    </w:p>
    <w:p w14:paraId="190543FC" w14:textId="77777777" w:rsidR="0071712E" w:rsidRDefault="0071712E" w:rsidP="009057F6">
      <w:pPr>
        <w:spacing w:line="240" w:lineRule="auto"/>
        <w:jc w:val="both"/>
        <w:rPr>
          <w:rFonts w:ascii="Times New Roman" w:eastAsia="Times New Roman" w:hAnsi="Times New Roman" w:cs="Times New Roman"/>
          <w:sz w:val="20"/>
          <w:szCs w:val="20"/>
        </w:rPr>
      </w:pPr>
    </w:p>
    <w:p w14:paraId="7A0DC720" w14:textId="77777777" w:rsidR="0071712E" w:rsidRDefault="0071712E" w:rsidP="009057F6">
      <w:pPr>
        <w:spacing w:line="240" w:lineRule="auto"/>
        <w:jc w:val="both"/>
        <w:rPr>
          <w:rFonts w:ascii="Times New Roman" w:eastAsia="Times New Roman" w:hAnsi="Times New Roman" w:cs="Times New Roman"/>
          <w:sz w:val="20"/>
          <w:szCs w:val="20"/>
        </w:rPr>
      </w:pPr>
    </w:p>
    <w:p w14:paraId="7D9D19BF" w14:textId="77777777" w:rsidR="0071712E" w:rsidRDefault="00C6687C" w:rsidP="009057F6">
      <w:pPr>
        <w:spacing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19680" behindDoc="0" locked="0" layoutInCell="1" allowOverlap="1" wp14:anchorId="7361E701" wp14:editId="0DE80894">
            <wp:simplePos x="0" y="0"/>
            <wp:positionH relativeFrom="column">
              <wp:posOffset>819785</wp:posOffset>
            </wp:positionH>
            <wp:positionV relativeFrom="paragraph">
              <wp:posOffset>142875</wp:posOffset>
            </wp:positionV>
            <wp:extent cx="1483995" cy="2446020"/>
            <wp:effectExtent l="0" t="0" r="1905" b="0"/>
            <wp:wrapNone/>
            <wp:docPr id="53" name="Picture 53" descr="C:\Users\LENOVO\Downloads\IMG_20210714_1616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Users\LENOVO\Downloads\IMG_20210714_161628.jpg"/>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83995" cy="2446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F1AFCC" w14:textId="77777777" w:rsidR="0071712E" w:rsidRDefault="0071712E" w:rsidP="009057F6">
      <w:pPr>
        <w:spacing w:line="240" w:lineRule="auto"/>
        <w:jc w:val="both"/>
        <w:rPr>
          <w:rFonts w:ascii="Times New Roman" w:eastAsia="Times New Roman" w:hAnsi="Times New Roman" w:cs="Times New Roman"/>
          <w:sz w:val="20"/>
          <w:szCs w:val="20"/>
        </w:rPr>
      </w:pPr>
    </w:p>
    <w:p w14:paraId="68F1DEE0" w14:textId="77777777" w:rsidR="0071712E" w:rsidRDefault="0071712E" w:rsidP="009057F6">
      <w:pPr>
        <w:spacing w:line="240" w:lineRule="auto"/>
        <w:jc w:val="both"/>
        <w:rPr>
          <w:rFonts w:ascii="Times New Roman" w:eastAsia="Times New Roman" w:hAnsi="Times New Roman" w:cs="Times New Roman"/>
          <w:sz w:val="20"/>
          <w:szCs w:val="20"/>
        </w:rPr>
      </w:pPr>
    </w:p>
    <w:p w14:paraId="2200394E" w14:textId="77777777" w:rsidR="0071712E" w:rsidRDefault="0071712E" w:rsidP="009057F6">
      <w:pPr>
        <w:spacing w:line="240" w:lineRule="auto"/>
        <w:jc w:val="both"/>
        <w:rPr>
          <w:rFonts w:ascii="Times New Roman" w:eastAsia="Times New Roman" w:hAnsi="Times New Roman" w:cs="Times New Roman"/>
          <w:sz w:val="20"/>
          <w:szCs w:val="20"/>
        </w:rPr>
      </w:pPr>
    </w:p>
    <w:p w14:paraId="7DA31776" w14:textId="77777777" w:rsidR="0071712E" w:rsidRDefault="0071712E" w:rsidP="009057F6">
      <w:pPr>
        <w:spacing w:line="240" w:lineRule="auto"/>
        <w:jc w:val="both"/>
        <w:rPr>
          <w:rFonts w:ascii="Times New Roman" w:eastAsia="Times New Roman" w:hAnsi="Times New Roman" w:cs="Times New Roman"/>
          <w:sz w:val="20"/>
          <w:szCs w:val="20"/>
        </w:rPr>
      </w:pPr>
    </w:p>
    <w:p w14:paraId="74C7F78F" w14:textId="77777777" w:rsidR="0071712E" w:rsidRDefault="0071712E" w:rsidP="009057F6">
      <w:pPr>
        <w:spacing w:line="240" w:lineRule="auto"/>
        <w:jc w:val="both"/>
        <w:rPr>
          <w:rFonts w:ascii="Times New Roman" w:eastAsia="Times New Roman" w:hAnsi="Times New Roman" w:cs="Times New Roman"/>
          <w:sz w:val="20"/>
          <w:szCs w:val="20"/>
        </w:rPr>
      </w:pPr>
    </w:p>
    <w:p w14:paraId="36712628" w14:textId="77777777" w:rsidR="0071712E" w:rsidRDefault="0071712E" w:rsidP="009057F6">
      <w:pPr>
        <w:spacing w:line="240" w:lineRule="auto"/>
        <w:jc w:val="both"/>
        <w:rPr>
          <w:rFonts w:ascii="Times New Roman" w:eastAsia="Times New Roman" w:hAnsi="Times New Roman" w:cs="Times New Roman"/>
          <w:sz w:val="20"/>
          <w:szCs w:val="20"/>
        </w:rPr>
      </w:pPr>
    </w:p>
    <w:p w14:paraId="2DD19417" w14:textId="77777777" w:rsidR="0071712E" w:rsidRDefault="0071712E" w:rsidP="009057F6">
      <w:pPr>
        <w:spacing w:line="240" w:lineRule="auto"/>
        <w:jc w:val="both"/>
        <w:rPr>
          <w:rFonts w:ascii="Times New Roman" w:eastAsia="Times New Roman" w:hAnsi="Times New Roman" w:cs="Times New Roman"/>
          <w:sz w:val="20"/>
          <w:szCs w:val="20"/>
        </w:rPr>
      </w:pPr>
    </w:p>
    <w:p w14:paraId="5C2AFBBD" w14:textId="77777777" w:rsidR="0071712E" w:rsidRDefault="0071712E" w:rsidP="009057F6">
      <w:pPr>
        <w:spacing w:line="240" w:lineRule="auto"/>
        <w:jc w:val="both"/>
        <w:rPr>
          <w:rFonts w:ascii="Times New Roman" w:eastAsia="Times New Roman" w:hAnsi="Times New Roman" w:cs="Times New Roman"/>
          <w:sz w:val="20"/>
          <w:szCs w:val="20"/>
        </w:rPr>
      </w:pPr>
    </w:p>
    <w:p w14:paraId="78086324" w14:textId="77777777" w:rsidR="0071712E" w:rsidRDefault="0071712E" w:rsidP="009057F6">
      <w:pPr>
        <w:spacing w:line="240" w:lineRule="auto"/>
        <w:jc w:val="both"/>
        <w:rPr>
          <w:rFonts w:ascii="Times New Roman" w:eastAsia="Times New Roman" w:hAnsi="Times New Roman" w:cs="Times New Roman"/>
          <w:sz w:val="20"/>
          <w:szCs w:val="20"/>
        </w:rPr>
      </w:pPr>
    </w:p>
    <w:p w14:paraId="74D041FA" w14:textId="77777777" w:rsidR="0071712E" w:rsidRDefault="0071712E" w:rsidP="009057F6">
      <w:pPr>
        <w:spacing w:line="240" w:lineRule="auto"/>
        <w:jc w:val="both"/>
        <w:rPr>
          <w:rFonts w:ascii="Times New Roman" w:eastAsia="Times New Roman" w:hAnsi="Times New Roman" w:cs="Times New Roman"/>
          <w:sz w:val="20"/>
          <w:szCs w:val="20"/>
        </w:rPr>
      </w:pPr>
    </w:p>
    <w:p w14:paraId="74801538" w14:textId="77777777" w:rsidR="0071712E" w:rsidRDefault="0071712E" w:rsidP="009057F6">
      <w:pPr>
        <w:spacing w:line="240" w:lineRule="auto"/>
        <w:jc w:val="both"/>
        <w:rPr>
          <w:rFonts w:ascii="Times New Roman" w:eastAsia="Times New Roman" w:hAnsi="Times New Roman" w:cs="Times New Roman"/>
          <w:sz w:val="20"/>
          <w:szCs w:val="20"/>
        </w:rPr>
      </w:pPr>
    </w:p>
    <w:p w14:paraId="70BAF9DB" w14:textId="77777777" w:rsidR="0071712E" w:rsidRDefault="0071712E" w:rsidP="009057F6">
      <w:pPr>
        <w:spacing w:line="240" w:lineRule="auto"/>
        <w:jc w:val="both"/>
        <w:rPr>
          <w:rFonts w:ascii="Times New Roman" w:eastAsia="Times New Roman" w:hAnsi="Times New Roman" w:cs="Times New Roman"/>
          <w:sz w:val="20"/>
          <w:szCs w:val="20"/>
        </w:rPr>
      </w:pPr>
    </w:p>
    <w:p w14:paraId="501031C8" w14:textId="77777777" w:rsidR="0071712E" w:rsidRDefault="0071712E" w:rsidP="009057F6">
      <w:pPr>
        <w:spacing w:line="240" w:lineRule="auto"/>
        <w:jc w:val="both"/>
        <w:rPr>
          <w:rFonts w:ascii="Times New Roman" w:eastAsia="Times New Roman" w:hAnsi="Times New Roman" w:cs="Times New Roman"/>
          <w:sz w:val="20"/>
          <w:szCs w:val="20"/>
        </w:rPr>
      </w:pPr>
    </w:p>
    <w:p w14:paraId="18529CCD" w14:textId="77777777" w:rsidR="0071712E" w:rsidRDefault="0071712E" w:rsidP="0071712E">
      <w:pPr>
        <w:spacing w:line="360" w:lineRule="auto"/>
        <w:jc w:val="both"/>
        <w:rPr>
          <w:rFonts w:ascii="Times New Roman" w:eastAsia="Times New Roman" w:hAnsi="Times New Roman" w:cs="Times New Roman"/>
          <w:sz w:val="20"/>
          <w:szCs w:val="20"/>
        </w:rPr>
      </w:pPr>
    </w:p>
    <w:p w14:paraId="34562177" w14:textId="77777777" w:rsidR="00C6687C" w:rsidRDefault="00C6687C" w:rsidP="0071712E">
      <w:pPr>
        <w:spacing w:line="360" w:lineRule="auto"/>
        <w:jc w:val="both"/>
        <w:rPr>
          <w:rFonts w:ascii="Times New Roman" w:hAnsi="Times New Roman" w:cs="Times New Roman"/>
          <w:b/>
          <w:i/>
        </w:rPr>
      </w:pPr>
    </w:p>
    <w:p w14:paraId="674EA686" w14:textId="77777777" w:rsidR="00C6687C" w:rsidRDefault="00C6687C" w:rsidP="0071712E">
      <w:pPr>
        <w:spacing w:line="360" w:lineRule="auto"/>
        <w:jc w:val="both"/>
        <w:rPr>
          <w:rFonts w:ascii="Times New Roman" w:hAnsi="Times New Roman" w:cs="Times New Roman"/>
          <w:b/>
          <w:i/>
        </w:rPr>
      </w:pPr>
    </w:p>
    <w:p w14:paraId="4F5749C8" w14:textId="77777777" w:rsidR="0071712E" w:rsidRPr="00063231" w:rsidRDefault="0071712E" w:rsidP="0071712E">
      <w:pPr>
        <w:spacing w:line="360" w:lineRule="auto"/>
        <w:jc w:val="both"/>
        <w:rPr>
          <w:rFonts w:ascii="Times New Roman" w:eastAsia="Times New Roman" w:hAnsi="Times New Roman" w:cs="Times New Roman"/>
          <w:sz w:val="24"/>
          <w:szCs w:val="24"/>
        </w:rPr>
      </w:pPr>
      <w:r w:rsidRPr="00216ABC">
        <w:rPr>
          <w:rFonts w:ascii="Times New Roman" w:hAnsi="Times New Roman" w:cs="Times New Roman"/>
          <w:b/>
          <w:i/>
        </w:rPr>
        <w:t xml:space="preserve">Figure 5. Steps to Delete a </w:t>
      </w:r>
      <w:commentRangeStart w:id="14"/>
      <w:r w:rsidRPr="00216ABC">
        <w:rPr>
          <w:rFonts w:ascii="Times New Roman" w:hAnsi="Times New Roman" w:cs="Times New Roman"/>
          <w:b/>
          <w:i/>
        </w:rPr>
        <w:t>Business</w:t>
      </w:r>
      <w:commentRangeEnd w:id="14"/>
      <w:r w:rsidR="0040356A">
        <w:rPr>
          <w:rStyle w:val="CommentReference"/>
        </w:rPr>
        <w:commentReference w:id="14"/>
      </w:r>
    </w:p>
    <w:p w14:paraId="62B65519" w14:textId="77777777" w:rsidR="0071712E" w:rsidRPr="009057F6" w:rsidRDefault="0071712E" w:rsidP="009057F6">
      <w:pPr>
        <w:spacing w:line="240" w:lineRule="auto"/>
        <w:jc w:val="both"/>
        <w:rPr>
          <w:rFonts w:ascii="Times New Roman" w:eastAsia="Times New Roman" w:hAnsi="Times New Roman" w:cs="Times New Roman"/>
          <w:sz w:val="20"/>
          <w:szCs w:val="20"/>
        </w:rPr>
      </w:pPr>
    </w:p>
    <w:p w14:paraId="07EB78F3" w14:textId="77777777"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Input Transaction</w:t>
      </w:r>
    </w:p>
    <w:p w14:paraId="6F8BC616"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Enter Open the AKPHB Cash Book application</w:t>
      </w:r>
    </w:p>
    <w:p w14:paraId="603B2297"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lick (+ Transaction)</w:t>
      </w:r>
    </w:p>
    <w:p w14:paraId="57AAEA93"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lect entry</w:t>
      </w:r>
      <w:bookmarkStart w:id="15" w:name="_GoBack"/>
      <w:bookmarkEnd w:id="15"/>
    </w:p>
    <w:p w14:paraId="52F5DC92"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lect information (cash sales/receipt of receivables/add m orking / etc)</w:t>
      </w:r>
    </w:p>
    <w:p w14:paraId="3D1BBEB5"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ttransaction date</w:t>
      </w:r>
    </w:p>
    <w:p w14:paraId="6C6FEE48"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ontentstransaction records, quantity, nominal, discount (if any)</w:t>
      </w:r>
    </w:p>
    <w:p w14:paraId="1D1539C4"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Total will auto and click save</w:t>
      </w:r>
      <w:r w:rsidRPr="009057F6">
        <w:rPr>
          <w:rFonts w:ascii="Times New Roman" w:hAnsi="Times New Roman" w:cs="Times New Roman"/>
          <w:noProof/>
          <w:sz w:val="20"/>
          <w:szCs w:val="20"/>
          <w:lang w:val="en-US" w:eastAsia="en-US"/>
        </w:rPr>
        <w:drawing>
          <wp:anchor distT="0" distB="0" distL="114300" distR="114300" simplePos="0" relativeHeight="251670528" behindDoc="0" locked="0" layoutInCell="1" hidden="0" allowOverlap="1" wp14:anchorId="199DC8F2" wp14:editId="5532A1B6">
            <wp:simplePos x="0" y="0"/>
            <wp:positionH relativeFrom="column">
              <wp:posOffset>50801</wp:posOffset>
            </wp:positionH>
            <wp:positionV relativeFrom="paragraph">
              <wp:posOffset>3289300</wp:posOffset>
            </wp:positionV>
            <wp:extent cx="6492875" cy="12700"/>
            <wp:effectExtent l="0" t="0" r="0" b="0"/>
            <wp:wrapNone/>
            <wp:docPr id="30"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39"/>
                    <a:srcRect/>
                    <a:stretch>
                      <a:fillRect/>
                    </a:stretch>
                  </pic:blipFill>
                  <pic:spPr>
                    <a:xfrm>
                      <a:off x="0" y="0"/>
                      <a:ext cx="6492875" cy="12700"/>
                    </a:xfrm>
                    <a:prstGeom prst="rect">
                      <a:avLst/>
                    </a:prstGeom>
                    <a:ln/>
                  </pic:spPr>
                </pic:pic>
              </a:graphicData>
            </a:graphic>
          </wp:anchor>
        </w:drawing>
      </w:r>
    </w:p>
    <w:p w14:paraId="5255E68C"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447A7A9A"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29BE3572"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115258B"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234DF1C8"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041468D"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33C336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178BC927"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8B08A1F" w14:textId="77777777" w:rsidR="009057F6" w:rsidRPr="009057F6" w:rsidRDefault="0071712E" w:rsidP="009057F6">
      <w:pPr>
        <w:tabs>
          <w:tab w:val="left" w:pos="1877"/>
        </w:tabs>
        <w:spacing w:after="160"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23776" behindDoc="0" locked="0" layoutInCell="1" allowOverlap="1" wp14:anchorId="1272ACFE" wp14:editId="54635900">
            <wp:simplePos x="0" y="0"/>
            <wp:positionH relativeFrom="column">
              <wp:posOffset>1597660</wp:posOffset>
            </wp:positionH>
            <wp:positionV relativeFrom="paragraph">
              <wp:posOffset>-8255</wp:posOffset>
            </wp:positionV>
            <wp:extent cx="1438275" cy="2455545"/>
            <wp:effectExtent l="19050" t="57150" r="104775" b="59055"/>
            <wp:wrapNone/>
            <wp:docPr id="57" name="Picture 57" descr="C:\Users\LENOVO\Downloads\IMG_20210714_234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Users\LENOVO\Downloads\IMG_20210714_234228.jp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438275" cy="2455545"/>
                    </a:xfrm>
                    <a:prstGeom prst="rect">
                      <a:avLst/>
                    </a:prstGeom>
                    <a:noFill/>
                    <a:ln>
                      <a:noFill/>
                    </a:ln>
                    <a:effectLst>
                      <a:outerShdw blurRad="50800" dist="38100" algn="l" rotWithShape="0">
                        <a:prstClr val="black">
                          <a:alpha val="40000"/>
                        </a:prstClr>
                      </a:outerShdw>
                    </a:effectLst>
                  </pic:spPr>
                </pic:pic>
              </a:graphicData>
            </a:graphic>
          </wp:anchor>
        </w:drawing>
      </w:r>
      <w:r>
        <w:rPr>
          <w:noProof/>
          <w:lang w:val="en-US" w:eastAsia="en-US"/>
        </w:rPr>
        <w:drawing>
          <wp:anchor distT="0" distB="0" distL="114300" distR="114300" simplePos="0" relativeHeight="251721728" behindDoc="0" locked="0" layoutInCell="1" allowOverlap="1" wp14:anchorId="025A2ED8" wp14:editId="58C3BFC7">
            <wp:simplePos x="0" y="0"/>
            <wp:positionH relativeFrom="column">
              <wp:posOffset>78105</wp:posOffset>
            </wp:positionH>
            <wp:positionV relativeFrom="paragraph">
              <wp:posOffset>-8898</wp:posOffset>
            </wp:positionV>
            <wp:extent cx="1428115" cy="2455545"/>
            <wp:effectExtent l="19050" t="57150" r="95885" b="59055"/>
            <wp:wrapNone/>
            <wp:docPr id="56" name="Picture 56" descr="C:\Users\LENOVO\Downloads\IMG_20210714_233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Users\LENOVO\Downloads\IMG_20210714_233626.jp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28115" cy="2455545"/>
                    </a:xfrm>
                    <a:prstGeom prst="rect">
                      <a:avLst/>
                    </a:prstGeom>
                    <a:noFill/>
                    <a:ln>
                      <a:noFill/>
                    </a:ln>
                    <a:effectLst>
                      <a:outerShdw blurRad="50800" dist="38100" algn="l" rotWithShape="0">
                        <a:prstClr val="black">
                          <a:alpha val="40000"/>
                        </a:prstClr>
                      </a:outerShdw>
                    </a:effectLst>
                  </pic:spPr>
                </pic:pic>
              </a:graphicData>
            </a:graphic>
          </wp:anchor>
        </w:drawing>
      </w:r>
    </w:p>
    <w:p w14:paraId="57AFC6DD"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D6CF2F1"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27B0B52F"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123974D"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D704CE7"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2842EAE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2A3B31A2"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3BEBDBC9"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625B6FE1"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68DFFDFA" w14:textId="77777777" w:rsidR="0071712E" w:rsidRDefault="0071712E" w:rsidP="009057F6">
      <w:pPr>
        <w:spacing w:after="160"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27872" behindDoc="0" locked="0" layoutInCell="1" allowOverlap="1" wp14:anchorId="68A10EAF" wp14:editId="05BD34CE">
            <wp:simplePos x="0" y="0"/>
            <wp:positionH relativeFrom="column">
              <wp:posOffset>1602740</wp:posOffset>
            </wp:positionH>
            <wp:positionV relativeFrom="paragraph">
              <wp:posOffset>45085</wp:posOffset>
            </wp:positionV>
            <wp:extent cx="1438275" cy="2455545"/>
            <wp:effectExtent l="19050" t="57150" r="104775" b="59055"/>
            <wp:wrapNone/>
            <wp:docPr id="32" name="Picture 32" descr="C:\Users\LENOVO\Downloads\IMG_20210714_233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Users\LENOVO\Downloads\IMG_20210714_233832.jp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38275" cy="2455545"/>
                    </a:xfrm>
                    <a:prstGeom prst="rect">
                      <a:avLst/>
                    </a:prstGeom>
                    <a:noFill/>
                    <a:ln>
                      <a:noFill/>
                    </a:ln>
                    <a:effectLst>
                      <a:outerShdw blurRad="50800" dist="38100" algn="l" rotWithShape="0">
                        <a:prstClr val="black">
                          <a:alpha val="40000"/>
                        </a:prstClr>
                      </a:outerShdw>
                    </a:effectLst>
                  </pic:spPr>
                </pic:pic>
              </a:graphicData>
            </a:graphic>
          </wp:anchor>
        </w:drawing>
      </w:r>
      <w:r>
        <w:rPr>
          <w:noProof/>
          <w:lang w:val="en-US" w:eastAsia="en-US"/>
        </w:rPr>
        <w:drawing>
          <wp:anchor distT="0" distB="0" distL="114300" distR="114300" simplePos="0" relativeHeight="251725824" behindDoc="0" locked="0" layoutInCell="1" allowOverlap="1" wp14:anchorId="469F8586" wp14:editId="70D2327B">
            <wp:simplePos x="0" y="0"/>
            <wp:positionH relativeFrom="column">
              <wp:posOffset>83185</wp:posOffset>
            </wp:positionH>
            <wp:positionV relativeFrom="paragraph">
              <wp:posOffset>50165</wp:posOffset>
            </wp:positionV>
            <wp:extent cx="1438275" cy="2455545"/>
            <wp:effectExtent l="19050" t="57150" r="104775" b="59055"/>
            <wp:wrapNone/>
            <wp:docPr id="59" name="Picture 59" descr="C:\Users\LENOVO\Downloads\IMG_20210714_233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Users\LENOVO\Downloads\IMG_20210714_233832.jp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38275" cy="2455545"/>
                    </a:xfrm>
                    <a:prstGeom prst="rect">
                      <a:avLst/>
                    </a:prstGeom>
                    <a:noFill/>
                    <a:ln>
                      <a:noFill/>
                    </a:ln>
                    <a:effectLst>
                      <a:outerShdw blurRad="50800" dist="38100" algn="l" rotWithShape="0">
                        <a:prstClr val="black">
                          <a:alpha val="40000"/>
                        </a:prstClr>
                      </a:outerShdw>
                    </a:effectLst>
                  </pic:spPr>
                </pic:pic>
              </a:graphicData>
            </a:graphic>
          </wp:anchor>
        </w:drawing>
      </w:r>
    </w:p>
    <w:p w14:paraId="741F4798"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6F0A8202"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012A873C"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5792A9B0"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3084BB2D"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6F0D8469"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749DB2E4"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60E4D3AE"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4599A7FB"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32CE25FF"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29946B00" w14:textId="77777777" w:rsidR="0071712E" w:rsidRDefault="0071712E" w:rsidP="0071712E">
      <w:pPr>
        <w:pStyle w:val="Caption"/>
        <w:rPr>
          <w:rFonts w:ascii="Times New Roman" w:hAnsi="Times New Roman" w:cs="Times New Roman"/>
          <w:b w:val="0"/>
          <w:i/>
          <w:color w:val="auto"/>
        </w:rPr>
      </w:pPr>
      <w:r w:rsidRPr="00216ABC">
        <w:rPr>
          <w:rFonts w:ascii="Times New Roman" w:hAnsi="Times New Roman" w:cs="Times New Roman"/>
          <w:b w:val="0"/>
          <w:i/>
          <w:color w:val="auto"/>
        </w:rPr>
        <w:t>Figure 6. Input Transaction Input steps</w:t>
      </w:r>
    </w:p>
    <w:p w14:paraId="3DD99DCA" w14:textId="77777777" w:rsidR="003A1973" w:rsidRPr="003A1973" w:rsidRDefault="003A1973" w:rsidP="003A1973">
      <w:r>
        <w:rPr>
          <w:noProof/>
          <w:lang w:val="en-US" w:eastAsia="en-US"/>
        </w:rPr>
        <w:drawing>
          <wp:anchor distT="0" distB="0" distL="114300" distR="114300" simplePos="0" relativeHeight="251731968" behindDoc="0" locked="0" layoutInCell="1" allowOverlap="1" wp14:anchorId="4AE7797E" wp14:editId="2D2CA453">
            <wp:simplePos x="0" y="0"/>
            <wp:positionH relativeFrom="column">
              <wp:posOffset>1688465</wp:posOffset>
            </wp:positionH>
            <wp:positionV relativeFrom="paragraph">
              <wp:posOffset>75565</wp:posOffset>
            </wp:positionV>
            <wp:extent cx="1579880" cy="2778125"/>
            <wp:effectExtent l="0" t="0" r="1270" b="3175"/>
            <wp:wrapNone/>
            <wp:docPr id="62" name="Picture 62" descr="C:\Users\LENOVO\Downloads\IMG_20210715_0004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Users\LENOVO\Downloads\IMG_20210715_000450.jp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79880" cy="2778125"/>
                    </a:xfrm>
                    <a:prstGeom prst="rect">
                      <a:avLst/>
                    </a:prstGeom>
                    <a:noFill/>
                    <a:ln>
                      <a:noFill/>
                    </a:ln>
                  </pic:spPr>
                </pic:pic>
              </a:graphicData>
            </a:graphic>
          </wp:anchor>
        </w:drawing>
      </w:r>
      <w:r>
        <w:rPr>
          <w:noProof/>
          <w:lang w:val="en-US" w:eastAsia="en-US"/>
        </w:rPr>
        <w:drawing>
          <wp:anchor distT="0" distB="0" distL="114300" distR="114300" simplePos="0" relativeHeight="251729920" behindDoc="0" locked="0" layoutInCell="1" allowOverlap="1" wp14:anchorId="24A8DDEB" wp14:editId="7D564B12">
            <wp:simplePos x="0" y="0"/>
            <wp:positionH relativeFrom="column">
              <wp:posOffset>67945</wp:posOffset>
            </wp:positionH>
            <wp:positionV relativeFrom="paragraph">
              <wp:posOffset>77470</wp:posOffset>
            </wp:positionV>
            <wp:extent cx="1531620" cy="2751455"/>
            <wp:effectExtent l="19050" t="57150" r="87630" b="48895"/>
            <wp:wrapNone/>
            <wp:docPr id="61" name="Picture 61" descr="C:\Users\LENOVO\Downloads\IMG_20210714_233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Users\LENOVO\Downloads\IMG_20210714_233626.jpg"/>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31620" cy="275145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anchor>
        </w:drawing>
      </w:r>
    </w:p>
    <w:p w14:paraId="60873076" w14:textId="77777777" w:rsidR="003A1973" w:rsidRDefault="003A1973" w:rsidP="003A1973"/>
    <w:p w14:paraId="3D5B1627" w14:textId="77777777" w:rsidR="003A1973" w:rsidRPr="003A1973" w:rsidRDefault="003A1973" w:rsidP="003A1973"/>
    <w:p w14:paraId="6A6DB699"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0E030305"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24979ED3"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67B4CD7B"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1E3BD6CE"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78AC5E9F"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07B6E609"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0EA3ACE2"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382C03C3"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0B992962"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0DD54A67" w14:textId="77777777" w:rsidR="003A1973" w:rsidRDefault="003A1973" w:rsidP="009057F6">
      <w:pPr>
        <w:spacing w:after="160"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36064" behindDoc="0" locked="0" layoutInCell="1" allowOverlap="1" wp14:anchorId="728AF569" wp14:editId="57F5B15B">
            <wp:simplePos x="0" y="0"/>
            <wp:positionH relativeFrom="column">
              <wp:posOffset>1585076</wp:posOffset>
            </wp:positionH>
            <wp:positionV relativeFrom="paragraph">
              <wp:posOffset>-13335</wp:posOffset>
            </wp:positionV>
            <wp:extent cx="1602105" cy="2778125"/>
            <wp:effectExtent l="0" t="0" r="0" b="3175"/>
            <wp:wrapNone/>
            <wp:docPr id="64" name="Picture 64" descr="C:\Users\LENOVO\Downloads\IMG_20210715_0009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Users\LENOVO\Downloads\IMG_20210715_000903.jp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602105" cy="2778125"/>
                    </a:xfrm>
                    <a:prstGeom prst="rect">
                      <a:avLst/>
                    </a:prstGeom>
                    <a:noFill/>
                    <a:ln>
                      <a:noFill/>
                    </a:ln>
                  </pic:spPr>
                </pic:pic>
              </a:graphicData>
            </a:graphic>
          </wp:anchor>
        </w:drawing>
      </w:r>
      <w:r>
        <w:rPr>
          <w:noProof/>
          <w:lang w:val="en-US" w:eastAsia="en-US"/>
        </w:rPr>
        <w:drawing>
          <wp:anchor distT="0" distB="0" distL="114300" distR="114300" simplePos="0" relativeHeight="251734016" behindDoc="0" locked="0" layoutInCell="1" allowOverlap="1" wp14:anchorId="07A1E5C6" wp14:editId="68F89E1D">
            <wp:simplePos x="0" y="0"/>
            <wp:positionH relativeFrom="column">
              <wp:posOffset>-52070</wp:posOffset>
            </wp:positionH>
            <wp:positionV relativeFrom="paragraph">
              <wp:posOffset>-10795</wp:posOffset>
            </wp:positionV>
            <wp:extent cx="1579880" cy="2778125"/>
            <wp:effectExtent l="0" t="0" r="1270" b="3175"/>
            <wp:wrapNone/>
            <wp:docPr id="63" name="Picture 63" descr="C:\Users\LENOVO\Downloads\IMG_20210715_0007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Users\LENOVO\Downloads\IMG_20210715_000757.jpg"/>
                    <pic:cNvPicPr>
                      <a:picLocks noChangeAspect="1"/>
                    </pic:cNvPicPr>
                  </pic:nvPicPr>
                  <pic:blipFill rotWithShape="1">
                    <a:blip r:embed="rId46" cstate="print">
                      <a:extLst>
                        <a:ext uri="{28A0092B-C50C-407E-A947-70E740481C1C}">
                          <a14:useLocalDpi xmlns:a14="http://schemas.microsoft.com/office/drawing/2010/main" val="0"/>
                        </a:ext>
                      </a:extLst>
                    </a:blip>
                    <a:srcRect t="3268"/>
                    <a:stretch/>
                  </pic:blipFill>
                  <pic:spPr bwMode="auto">
                    <a:xfrm>
                      <a:off x="0" y="0"/>
                      <a:ext cx="1579880" cy="2778125"/>
                    </a:xfrm>
                    <a:prstGeom prst="rect">
                      <a:avLst/>
                    </a:prstGeom>
                    <a:noFill/>
                    <a:ln>
                      <a:noFill/>
                    </a:ln>
                    <a:extLst>
                      <a:ext uri="{53640926-AAD7-44D8-BBD7-CCE9431645EC}">
                        <a14:shadowObscured xmlns:a14="http://schemas.microsoft.com/office/drawing/2010/main"/>
                      </a:ext>
                    </a:extLst>
                  </pic:spPr>
                </pic:pic>
              </a:graphicData>
            </a:graphic>
          </wp:anchor>
        </w:drawing>
      </w:r>
    </w:p>
    <w:p w14:paraId="4A9414EE"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2DF3BB30"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A60FA46"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56E4776"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22B879C6"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1A2456CE"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F22E750"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910D707"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16162833"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6B10DB5B"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00BC200F"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4C26857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Figure 8. Step </w:t>
      </w:r>
      <w:r w:rsidRPr="009057F6">
        <w:rPr>
          <w:rFonts w:ascii="Times New Roman" w:eastAsia="Times New Roman" w:hAnsi="Times New Roman" w:cs="Times New Roman"/>
          <w:i/>
          <w:sz w:val="20"/>
          <w:szCs w:val="20"/>
        </w:rPr>
        <w:t xml:space="preserve">Input </w:t>
      </w:r>
      <w:r w:rsidRPr="009057F6">
        <w:rPr>
          <w:rFonts w:ascii="Times New Roman" w:eastAsia="Times New Roman" w:hAnsi="Times New Roman" w:cs="Times New Roman"/>
          <w:sz w:val="20"/>
          <w:szCs w:val="20"/>
        </w:rPr>
        <w:t>Transactions Spending</w:t>
      </w:r>
    </w:p>
    <w:p w14:paraId="7CD9F70C" w14:textId="77777777" w:rsidR="009057F6" w:rsidRPr="009057F6" w:rsidRDefault="009057F6" w:rsidP="009057F6">
      <w:pPr>
        <w:spacing w:line="240" w:lineRule="auto"/>
        <w:jc w:val="both"/>
        <w:rPr>
          <w:rFonts w:ascii="Times New Roman" w:eastAsia="Times New Roman" w:hAnsi="Times New Roman" w:cs="Times New Roman"/>
          <w:sz w:val="20"/>
          <w:szCs w:val="20"/>
        </w:rPr>
      </w:pPr>
      <w:bookmarkStart w:id="16" w:name="_3whwml4" w:colFirst="0" w:colLast="0"/>
      <w:bookmarkEnd w:id="16"/>
      <w:r w:rsidRPr="009057F6">
        <w:rPr>
          <w:rFonts w:ascii="Times New Roman" w:eastAsia="Times New Roman" w:hAnsi="Times New Roman" w:cs="Times New Roman"/>
          <w:sz w:val="20"/>
          <w:szCs w:val="20"/>
        </w:rPr>
        <w:t>Step</w:t>
      </w:r>
      <w:r w:rsidRPr="009057F6">
        <w:rPr>
          <w:rFonts w:ascii="Times New Roman" w:eastAsia="Times New Roman" w:hAnsi="Times New Roman" w:cs="Times New Roman"/>
          <w:i/>
          <w:sz w:val="20"/>
          <w:szCs w:val="20"/>
        </w:rPr>
        <w:t xml:space="preserve"> Input</w:t>
      </w:r>
      <w:r w:rsidRPr="009057F6">
        <w:rPr>
          <w:rFonts w:ascii="Times New Roman" w:eastAsia="Times New Roman" w:hAnsi="Times New Roman" w:cs="Times New Roman"/>
          <w:sz w:val="20"/>
          <w:szCs w:val="20"/>
        </w:rPr>
        <w:t xml:space="preserve"> TransactionsSpending</w:t>
      </w:r>
    </w:p>
    <w:p w14:paraId="50E7791A" w14:textId="77777777" w:rsidR="009057F6" w:rsidRPr="009057F6" w:rsidRDefault="009057F6" w:rsidP="009057F6">
      <w:pPr>
        <w:numPr>
          <w:ilvl w:val="0"/>
          <w:numId w:val="24"/>
        </w:numPr>
        <w:spacing w:line="240" w:lineRule="auto"/>
        <w:jc w:val="both"/>
        <w:rPr>
          <w:rFonts w:ascii="Times New Roman" w:eastAsia="Times New Roman" w:hAnsi="Times New Roman" w:cs="Times New Roman"/>
          <w:sz w:val="20"/>
          <w:szCs w:val="20"/>
        </w:rPr>
      </w:pPr>
      <w:bookmarkStart w:id="17" w:name="_2bn6wsx" w:colFirst="0" w:colLast="0"/>
      <w:bookmarkEnd w:id="17"/>
      <w:r w:rsidRPr="009057F6">
        <w:rPr>
          <w:rFonts w:ascii="Times New Roman" w:eastAsia="Times New Roman" w:hAnsi="Times New Roman" w:cs="Times New Roman"/>
          <w:sz w:val="20"/>
          <w:szCs w:val="20"/>
        </w:rPr>
        <w:t>Cash Open Books app AKPHB</w:t>
      </w:r>
    </w:p>
    <w:p w14:paraId="5B1DAA18" w14:textId="77777777" w:rsidR="009057F6" w:rsidRPr="009057F6" w:rsidRDefault="009057F6" w:rsidP="009057F6">
      <w:pPr>
        <w:numPr>
          <w:ilvl w:val="0"/>
          <w:numId w:val="24"/>
        </w:numPr>
        <w:spacing w:line="240" w:lineRule="auto"/>
        <w:jc w:val="both"/>
        <w:rPr>
          <w:rFonts w:ascii="Times New Roman" w:eastAsia="Times New Roman" w:hAnsi="Times New Roman" w:cs="Times New Roman"/>
          <w:sz w:val="20"/>
          <w:szCs w:val="20"/>
        </w:rPr>
      </w:pPr>
      <w:bookmarkStart w:id="18" w:name="_qsh70q" w:colFirst="0" w:colLast="0"/>
      <w:bookmarkEnd w:id="18"/>
      <w:r w:rsidRPr="009057F6">
        <w:rPr>
          <w:rFonts w:ascii="Times New Roman" w:eastAsia="Times New Roman" w:hAnsi="Times New Roman" w:cs="Times New Roman"/>
          <w:sz w:val="20"/>
          <w:szCs w:val="20"/>
        </w:rPr>
        <w:t>Click (+ Transaction) and select expense</w:t>
      </w:r>
    </w:p>
    <w:p w14:paraId="1C1337C8" w14:textId="77777777" w:rsidR="009057F6" w:rsidRPr="009057F6" w:rsidRDefault="009057F6" w:rsidP="009057F6">
      <w:pPr>
        <w:numPr>
          <w:ilvl w:val="0"/>
          <w:numId w:val="24"/>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information (salary fee/ electricity fee/ telephone fee/ cash purchase/ credit settlement/ private/ others)</w:t>
      </w:r>
    </w:p>
    <w:p w14:paraId="284FBE10" w14:textId="77777777" w:rsidR="009057F6" w:rsidRPr="009057F6" w:rsidRDefault="009057F6" w:rsidP="009057F6">
      <w:pPr>
        <w:numPr>
          <w:ilvl w:val="0"/>
          <w:numId w:val="24"/>
        </w:num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Fill in the date, note and nominal of the transaction and save the</w:t>
      </w:r>
    </w:p>
    <w:p w14:paraId="163B2D74" w14:textId="77777777" w:rsidR="009057F6" w:rsidRPr="009057F6" w:rsidRDefault="009057F6" w:rsidP="009057F6">
      <w:pPr>
        <w:spacing w:line="240" w:lineRule="auto"/>
        <w:jc w:val="both"/>
        <w:rPr>
          <w:rFonts w:ascii="Times New Roman" w:eastAsia="Times New Roman" w:hAnsi="Times New Roman" w:cs="Times New Roman"/>
          <w:sz w:val="20"/>
          <w:szCs w:val="20"/>
        </w:rPr>
      </w:pPr>
      <w:bookmarkStart w:id="19" w:name="_3as4poj" w:colFirst="0" w:colLast="0"/>
      <w:bookmarkEnd w:id="19"/>
      <w:r w:rsidRPr="009057F6">
        <w:rPr>
          <w:rFonts w:ascii="Times New Roman" w:eastAsia="Times New Roman" w:hAnsi="Times New Roman" w:cs="Times New Roman"/>
          <w:sz w:val="20"/>
          <w:szCs w:val="20"/>
        </w:rPr>
        <w:t xml:space="preserve">Steps for </w:t>
      </w:r>
      <w:r w:rsidRPr="009057F6">
        <w:rPr>
          <w:rFonts w:ascii="Times New Roman" w:eastAsia="Times New Roman" w:hAnsi="Times New Roman" w:cs="Times New Roman"/>
          <w:i/>
          <w:sz w:val="20"/>
          <w:szCs w:val="20"/>
        </w:rPr>
        <w:t xml:space="preserve">Input </w:t>
      </w:r>
      <w:r w:rsidRPr="009057F6">
        <w:rPr>
          <w:rFonts w:ascii="Times New Roman" w:eastAsia="Times New Roman" w:hAnsi="Times New Roman" w:cs="Times New Roman"/>
          <w:sz w:val="20"/>
          <w:szCs w:val="20"/>
        </w:rPr>
        <w:t>Debt and Receivable Transactions</w:t>
      </w:r>
    </w:p>
    <w:p w14:paraId="774B731C" w14:textId="77777777"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Open the AKPHB Cash Book application</w:t>
      </w:r>
    </w:p>
    <w:p w14:paraId="248BED50" w14:textId="77777777"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line 3 in the upper right corner and select payables and receivables</w:t>
      </w:r>
    </w:p>
    <w:p w14:paraId="271BDE85" w14:textId="77777777"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 Accounts Payable) and enter customer data by clicking "select customer record customer debt/receivable"</w:t>
      </w:r>
    </w:p>
    <w:p w14:paraId="73346097" w14:textId="77777777" w:rsidR="009057F6" w:rsidRPr="009057F6" w:rsidRDefault="00C6687C" w:rsidP="009057F6">
      <w:pPr>
        <w:numPr>
          <w:ilvl w:val="0"/>
          <w:numId w:val="18"/>
        </w:numPr>
        <w:spacing w:after="160"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605504" behindDoc="0" locked="0" layoutInCell="1" allowOverlap="1" wp14:anchorId="24D6BFCA" wp14:editId="5D886885">
            <wp:simplePos x="0" y="0"/>
            <wp:positionH relativeFrom="column">
              <wp:posOffset>114935</wp:posOffset>
            </wp:positionH>
            <wp:positionV relativeFrom="paragraph">
              <wp:posOffset>603250</wp:posOffset>
            </wp:positionV>
            <wp:extent cx="1602105" cy="2778125"/>
            <wp:effectExtent l="19050" t="57150" r="93345" b="60325"/>
            <wp:wrapNone/>
            <wp:docPr id="66" name="Picture 66" descr="C:\Users\LENOVO\Downloads\IMG_20210714_16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Users\LENOVO\Downloads\IMG_20210714_161200.jpg"/>
                    <pic:cNvPicPr>
                      <a:picLocks noChangeAspect="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02105" cy="2778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660800" behindDoc="0" locked="0" layoutInCell="1" allowOverlap="1" wp14:anchorId="551EA2BD" wp14:editId="13560022">
            <wp:simplePos x="0" y="0"/>
            <wp:positionH relativeFrom="column">
              <wp:posOffset>1790700</wp:posOffset>
            </wp:positionH>
            <wp:positionV relativeFrom="paragraph">
              <wp:posOffset>603885</wp:posOffset>
            </wp:positionV>
            <wp:extent cx="1602105" cy="2778125"/>
            <wp:effectExtent l="19050" t="57150" r="93345" b="60325"/>
            <wp:wrapNone/>
            <wp:docPr id="67" name="Picture 67" descr="C:\Users\LENOVO\Pictures\BUKU KAS AKPHB\IMG_20210715_052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Users\LENOVO\Pictures\BUKU KAS AKPHB\IMG_20210715_052005.jpg"/>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02105" cy="2778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9057F6" w:rsidRPr="009057F6">
        <w:rPr>
          <w:rFonts w:ascii="Times New Roman" w:eastAsia="Times New Roman" w:hAnsi="Times New Roman" w:cs="Times New Roman"/>
          <w:sz w:val="20"/>
          <w:szCs w:val="20"/>
        </w:rPr>
        <w:t xml:space="preserve">If the customer's name is not yet in the customer list then click the (+) sign and enter customer data (name ,number </w:t>
      </w:r>
      <w:r w:rsidR="009057F6" w:rsidRPr="009057F6">
        <w:rPr>
          <w:rFonts w:ascii="Times New Roman" w:eastAsia="Times New Roman" w:hAnsi="Times New Roman" w:cs="Times New Roman"/>
          <w:i/>
          <w:sz w:val="20"/>
          <w:szCs w:val="20"/>
        </w:rPr>
        <w:t>mobile</w:t>
      </w:r>
      <w:r w:rsidR="009057F6" w:rsidRPr="009057F6">
        <w:rPr>
          <w:rFonts w:ascii="Times New Roman" w:eastAsia="Times New Roman" w:hAnsi="Times New Roman" w:cs="Times New Roman"/>
          <w:sz w:val="20"/>
          <w:szCs w:val="20"/>
        </w:rPr>
        <w:t>, address, business name (optional)) and save</w:t>
      </w:r>
    </w:p>
    <w:p w14:paraId="3B6A7D9D"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7F61B424"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6248CD8D"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1E027975"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5FFA522C"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212F4591"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2D8C8E83"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04441255"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427FF915"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428368EE"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465D452F"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0333E3EF"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78BC02B7" w14:textId="77777777"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lang w:val="en-US" w:eastAsia="en-US"/>
        </w:rPr>
        <w:drawing>
          <wp:anchor distT="0" distB="0" distL="114300" distR="114300" simplePos="0" relativeHeight="251548160" behindDoc="0" locked="0" layoutInCell="1" hidden="0" allowOverlap="1" wp14:anchorId="654FD92A" wp14:editId="434AFEAB">
            <wp:simplePos x="0" y="0"/>
            <wp:positionH relativeFrom="column">
              <wp:posOffset>-1092199</wp:posOffset>
            </wp:positionH>
            <wp:positionV relativeFrom="paragraph">
              <wp:posOffset>177800</wp:posOffset>
            </wp:positionV>
            <wp:extent cx="6689725" cy="12700"/>
            <wp:effectExtent l="0" t="0" r="0" b="0"/>
            <wp:wrapNone/>
            <wp:docPr id="2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9"/>
                    <a:srcRect/>
                    <a:stretch>
                      <a:fillRect/>
                    </a:stretch>
                  </pic:blipFill>
                  <pic:spPr>
                    <a:xfrm>
                      <a:off x="0" y="0"/>
                      <a:ext cx="6689725" cy="12700"/>
                    </a:xfrm>
                    <a:prstGeom prst="rect">
                      <a:avLst/>
                    </a:prstGeom>
                    <a:ln/>
                  </pic:spPr>
                </pic:pic>
              </a:graphicData>
            </a:graphic>
          </wp:anchor>
        </w:drawing>
      </w:r>
    </w:p>
    <w:p w14:paraId="5FC11DD8"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0EA2BF83"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r w:rsidRPr="009057F6">
        <w:rPr>
          <w:rFonts w:ascii="Times New Roman" w:hAnsi="Times New Roman" w:cs="Times New Roman"/>
          <w:noProof/>
          <w:sz w:val="20"/>
          <w:szCs w:val="20"/>
          <w:lang w:val="en-US" w:eastAsia="en-US"/>
        </w:rPr>
        <w:drawing>
          <wp:anchor distT="0" distB="0" distL="114300" distR="114300" simplePos="0" relativeHeight="251549184" behindDoc="0" locked="0" layoutInCell="1" hidden="0" allowOverlap="1" wp14:anchorId="2F18BADE" wp14:editId="62C59AD5">
            <wp:simplePos x="0" y="0"/>
            <wp:positionH relativeFrom="column">
              <wp:posOffset>508000</wp:posOffset>
            </wp:positionH>
            <wp:positionV relativeFrom="paragraph">
              <wp:posOffset>2933700</wp:posOffset>
            </wp:positionV>
            <wp:extent cx="5046345" cy="12700"/>
            <wp:effectExtent l="0" t="0" r="0" b="0"/>
            <wp:wrapNone/>
            <wp:docPr id="19"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50"/>
                    <a:srcRect/>
                    <a:stretch>
                      <a:fillRect/>
                    </a:stretch>
                  </pic:blipFill>
                  <pic:spPr>
                    <a:xfrm>
                      <a:off x="0" y="0"/>
                      <a:ext cx="5046345" cy="12700"/>
                    </a:xfrm>
                    <a:prstGeom prst="rect">
                      <a:avLst/>
                    </a:prstGeom>
                    <a:ln/>
                  </pic:spPr>
                </pic:pic>
              </a:graphicData>
            </a:graphic>
          </wp:anchor>
        </w:drawing>
      </w:r>
    </w:p>
    <w:p w14:paraId="1499C87A"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6AACB986"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7F563546"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2946B857"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191AA977"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2EE3F520"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7A3F9D9F"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758EC429"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01084C37"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36607C13"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2E84B12F"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338E1392" w14:textId="77777777" w:rsidR="009057F6" w:rsidRDefault="009057F6" w:rsidP="009057F6">
      <w:pPr>
        <w:spacing w:line="240" w:lineRule="auto"/>
        <w:ind w:left="720"/>
        <w:jc w:val="both"/>
        <w:rPr>
          <w:rFonts w:ascii="Times New Roman" w:eastAsia="Times New Roman" w:hAnsi="Times New Roman" w:cs="Times New Roman"/>
          <w:sz w:val="20"/>
          <w:szCs w:val="20"/>
        </w:rPr>
      </w:pPr>
    </w:p>
    <w:p w14:paraId="6C91840E"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583F9E2"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316230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34B7C4C"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1EC2987"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C02098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534E9BF"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9F80C8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C060743"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E517C5E"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71CF2A0"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C949AC0"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0C017B30"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FDFA632" w14:textId="77777777" w:rsidR="003A1973" w:rsidRDefault="00C6687C" w:rsidP="009057F6">
      <w:pPr>
        <w:spacing w:line="240" w:lineRule="auto"/>
        <w:ind w:left="720"/>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42208" behindDoc="0" locked="0" layoutInCell="1" allowOverlap="1" wp14:anchorId="51D1C275" wp14:editId="771DDD9D">
            <wp:simplePos x="0" y="0"/>
            <wp:positionH relativeFrom="column">
              <wp:posOffset>38735</wp:posOffset>
            </wp:positionH>
            <wp:positionV relativeFrom="paragraph">
              <wp:posOffset>19050</wp:posOffset>
            </wp:positionV>
            <wp:extent cx="1592580" cy="2778125"/>
            <wp:effectExtent l="19050" t="57150" r="102870" b="60325"/>
            <wp:wrapNone/>
            <wp:docPr id="68" name="Picture 68" descr="C:\Users\LENOVO\Pictures\BUKU KAS AKPHB\IMG_20210715_052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Users\LENOVO\Pictures\BUKU KAS AKPHB\IMG_20210715_052036.jpg"/>
                    <pic:cNvPicPr>
                      <a:picLocks noChangeAspect="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592580" cy="2778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744256" behindDoc="0" locked="0" layoutInCell="1" allowOverlap="1" wp14:anchorId="4FCBCB71" wp14:editId="58488E2F">
            <wp:simplePos x="0" y="0"/>
            <wp:positionH relativeFrom="column">
              <wp:posOffset>1696085</wp:posOffset>
            </wp:positionH>
            <wp:positionV relativeFrom="paragraph">
              <wp:posOffset>19685</wp:posOffset>
            </wp:positionV>
            <wp:extent cx="1592580" cy="2778125"/>
            <wp:effectExtent l="19050" t="57150" r="102870" b="60325"/>
            <wp:wrapNone/>
            <wp:docPr id="69" name="Picture 69" descr="C:\Users\LENOVO\Pictures\BUKU KAS AKPHB\IMG_20210715_052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Users\LENOVO\Pictures\BUKU KAS AKPHB\IMG_20210715_052103.jpg"/>
                    <pic:cNvPicPr>
                      <a:picLocks noChangeAspect="1"/>
                    </pic:cNvPicPr>
                  </pic:nvPicPr>
                  <pic:blipFill rotWithShape="1">
                    <a:blip r:embed="rId52" cstate="print">
                      <a:extLst>
                        <a:ext uri="{28A0092B-C50C-407E-A947-70E740481C1C}">
                          <a14:useLocalDpi xmlns:a14="http://schemas.microsoft.com/office/drawing/2010/main" val="0"/>
                        </a:ext>
                      </a:extLst>
                    </a:blip>
                    <a:srcRect t="3791"/>
                    <a:stretch/>
                  </pic:blipFill>
                  <pic:spPr bwMode="auto">
                    <a:xfrm>
                      <a:off x="0" y="0"/>
                      <a:ext cx="1592580" cy="2778125"/>
                    </a:xfrm>
                    <a:prstGeom prst="rect">
                      <a:avLst/>
                    </a:prstGeom>
                    <a:noFill/>
                    <a:ln>
                      <a:noFill/>
                    </a:ln>
                    <a:effectLst>
                      <a:outerShdw blurRad="50800" dist="38100" algn="l" rotWithShape="0">
                        <a:prstClr val="black">
                          <a:alpha val="40000"/>
                        </a:prst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F7AA20"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05465EE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7B460A4"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DEC7CC5"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47B81E2"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1329FA8"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E23C0BB"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CA59176"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6CA394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7052C37"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C7E33BE"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093B9F2"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E513C0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D798EF8"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B6EAE8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02AB415"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14B5C34"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31CF0CF"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84F1EB2" w14:textId="77777777" w:rsidR="003A1973" w:rsidRPr="009057F6" w:rsidRDefault="003A1973" w:rsidP="009057F6">
      <w:pPr>
        <w:spacing w:line="240" w:lineRule="auto"/>
        <w:ind w:left="720"/>
        <w:jc w:val="both"/>
        <w:rPr>
          <w:rFonts w:ascii="Times New Roman" w:eastAsia="Times New Roman" w:hAnsi="Times New Roman" w:cs="Times New Roman"/>
          <w:sz w:val="20"/>
          <w:szCs w:val="20"/>
        </w:rPr>
      </w:pPr>
    </w:p>
    <w:p w14:paraId="3E598947" w14:textId="77777777" w:rsidR="003A1973" w:rsidRDefault="003A1973" w:rsidP="003A1973">
      <w:pPr>
        <w:spacing w:line="360" w:lineRule="auto"/>
        <w:jc w:val="both"/>
        <w:rPr>
          <w:rFonts w:ascii="Times New Roman" w:hAnsi="Times New Roman" w:cs="Times New Roman"/>
          <w:i/>
        </w:rPr>
      </w:pPr>
      <w:r>
        <w:rPr>
          <w:noProof/>
          <w:lang w:val="en-US" w:eastAsia="en-US"/>
        </w:rPr>
        <w:drawing>
          <wp:anchor distT="0" distB="0" distL="114300" distR="114300" simplePos="0" relativeHeight="251746304" behindDoc="0" locked="0" layoutInCell="1" hidden="0" allowOverlap="1" wp14:anchorId="72837CA2" wp14:editId="395151B5">
            <wp:simplePos x="0" y="0"/>
            <wp:positionH relativeFrom="column">
              <wp:posOffset>-1092199</wp:posOffset>
            </wp:positionH>
            <wp:positionV relativeFrom="paragraph">
              <wp:posOffset>177800</wp:posOffset>
            </wp:positionV>
            <wp:extent cx="6689725" cy="12700"/>
            <wp:effectExtent l="0" t="0" r="0" b="0"/>
            <wp:wrapNone/>
            <wp:docPr id="4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49"/>
                    <a:srcRect/>
                    <a:stretch>
                      <a:fillRect/>
                    </a:stretch>
                  </pic:blipFill>
                  <pic:spPr>
                    <a:xfrm>
                      <a:off x="0" y="0"/>
                      <a:ext cx="6689725" cy="12700"/>
                    </a:xfrm>
                    <a:prstGeom prst="rect">
                      <a:avLst/>
                    </a:prstGeom>
                    <a:ln/>
                  </pic:spPr>
                </pic:pic>
              </a:graphicData>
            </a:graphic>
          </wp:anchor>
        </w:drawing>
      </w:r>
      <w:r>
        <w:rPr>
          <w:noProof/>
          <w:lang w:val="en-US" w:eastAsia="en-US"/>
        </w:rPr>
        <w:drawing>
          <wp:anchor distT="0" distB="0" distL="114300" distR="114300" simplePos="0" relativeHeight="251747328" behindDoc="0" locked="0" layoutInCell="1" hidden="0" allowOverlap="1" wp14:anchorId="7FB85428" wp14:editId="5D8186B4">
            <wp:simplePos x="0" y="0"/>
            <wp:positionH relativeFrom="column">
              <wp:posOffset>508000</wp:posOffset>
            </wp:positionH>
            <wp:positionV relativeFrom="paragraph">
              <wp:posOffset>2933700</wp:posOffset>
            </wp:positionV>
            <wp:extent cx="5046345" cy="12700"/>
            <wp:effectExtent l="0" t="0" r="0" b="0"/>
            <wp:wrapNone/>
            <wp:docPr id="4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50"/>
                    <a:srcRect/>
                    <a:stretch>
                      <a:fillRect/>
                    </a:stretch>
                  </pic:blipFill>
                  <pic:spPr>
                    <a:xfrm>
                      <a:off x="0" y="0"/>
                      <a:ext cx="5046345" cy="12700"/>
                    </a:xfrm>
                    <a:prstGeom prst="rect">
                      <a:avLst/>
                    </a:prstGeom>
                    <a:ln/>
                  </pic:spPr>
                </pic:pic>
              </a:graphicData>
            </a:graphic>
          </wp:anchor>
        </w:drawing>
      </w:r>
      <w:r w:rsidRPr="00993B6D">
        <w:rPr>
          <w:rFonts w:ascii="Times New Roman" w:hAnsi="Times New Roman" w:cs="Times New Roman"/>
          <w:i/>
        </w:rPr>
        <w:t xml:space="preserve">Figure 7 </w:t>
      </w:r>
      <w:r w:rsidRPr="00993B6D">
        <w:rPr>
          <w:rFonts w:ascii="Times New Roman" w:hAnsi="Times New Roman" w:cs="Times New Roman"/>
          <w:i/>
        </w:rPr>
        <w:fldChar w:fldCharType="begin"/>
      </w:r>
      <w:r w:rsidRPr="00993B6D">
        <w:rPr>
          <w:rFonts w:ascii="Times New Roman" w:hAnsi="Times New Roman" w:cs="Times New Roman"/>
          <w:i/>
        </w:rPr>
        <w:instrText xml:space="preserve"> SEQ Figure_7 \* ARABIC </w:instrText>
      </w:r>
      <w:r w:rsidRPr="00993B6D">
        <w:rPr>
          <w:rFonts w:ascii="Times New Roman" w:hAnsi="Times New Roman" w:cs="Times New Roman"/>
          <w:i/>
        </w:rPr>
        <w:fldChar w:fldCharType="separate"/>
      </w:r>
      <w:r w:rsidRPr="00993B6D">
        <w:rPr>
          <w:rFonts w:ascii="Times New Roman" w:hAnsi="Times New Roman" w:cs="Times New Roman"/>
          <w:i/>
          <w:noProof/>
        </w:rPr>
        <w:t>1</w:t>
      </w:r>
      <w:r w:rsidRPr="00993B6D">
        <w:rPr>
          <w:rFonts w:ascii="Times New Roman" w:hAnsi="Times New Roman" w:cs="Times New Roman"/>
          <w:i/>
        </w:rPr>
        <w:fldChar w:fldCharType="end"/>
      </w:r>
      <w:r w:rsidRPr="00993B6D">
        <w:rPr>
          <w:rFonts w:ascii="Times New Roman" w:hAnsi="Times New Roman" w:cs="Times New Roman"/>
          <w:i/>
        </w:rPr>
        <w:t>. Input Steps For Debt and Receivable Transactions</w:t>
      </w:r>
    </w:p>
    <w:p w14:paraId="0BF430E1" w14:textId="77777777" w:rsidR="009057F6" w:rsidRDefault="009057F6" w:rsidP="009057F6">
      <w:pPr>
        <w:spacing w:line="240" w:lineRule="auto"/>
        <w:ind w:left="720"/>
        <w:jc w:val="both"/>
        <w:rPr>
          <w:rFonts w:ascii="Times New Roman" w:eastAsia="Times New Roman" w:hAnsi="Times New Roman" w:cs="Times New Roman"/>
          <w:sz w:val="20"/>
          <w:szCs w:val="20"/>
        </w:rPr>
      </w:pPr>
    </w:p>
    <w:p w14:paraId="3203D12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77C6FFB"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BE0D8B5"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BE68081"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4DCAC28"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0C54576"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B068BEB"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5329E39"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1ECC141" w14:textId="77777777" w:rsidR="003A1973" w:rsidRDefault="003A1973" w:rsidP="009057F6">
      <w:pPr>
        <w:spacing w:line="240" w:lineRule="auto"/>
        <w:ind w:left="720"/>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51424" behindDoc="0" locked="0" layoutInCell="1" allowOverlap="1" wp14:anchorId="4D19911D" wp14:editId="68E0EAB0">
            <wp:simplePos x="0" y="0"/>
            <wp:positionH relativeFrom="column">
              <wp:posOffset>1762018</wp:posOffset>
            </wp:positionH>
            <wp:positionV relativeFrom="paragraph">
              <wp:posOffset>14844</wp:posOffset>
            </wp:positionV>
            <wp:extent cx="1484415" cy="2612452"/>
            <wp:effectExtent l="0" t="0" r="1905" b="0"/>
            <wp:wrapNone/>
            <wp:docPr id="72" name="Picture 72" descr="C:\Users\LENOVO\Pictures\BUKU KAS AKPHB\IMG_20210715_0524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Users\LENOVO\Pictures\BUKU KAS AKPHB\IMG_20210715_052413.jpg"/>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484380" cy="2612390"/>
                    </a:xfrm>
                    <a:prstGeom prst="rect">
                      <a:avLst/>
                    </a:prstGeom>
                    <a:noFill/>
                    <a:ln>
                      <a:noFill/>
                    </a:ln>
                  </pic:spPr>
                </pic:pic>
              </a:graphicData>
            </a:graphic>
            <wp14:sizeRelH relativeFrom="margin">
              <wp14:pctWidth>0</wp14:pctWidth>
            </wp14:sizeRelH>
          </wp:anchor>
        </w:drawing>
      </w:r>
      <w:r>
        <w:rPr>
          <w:noProof/>
          <w:lang w:val="en-US" w:eastAsia="en-US"/>
        </w:rPr>
        <w:drawing>
          <wp:anchor distT="0" distB="0" distL="114300" distR="114300" simplePos="0" relativeHeight="251749376" behindDoc="0" locked="0" layoutInCell="1" allowOverlap="1" wp14:anchorId="17984405" wp14:editId="477644BD">
            <wp:simplePos x="0" y="0"/>
            <wp:positionH relativeFrom="column">
              <wp:posOffset>194310</wp:posOffset>
            </wp:positionH>
            <wp:positionV relativeFrom="paragraph">
              <wp:posOffset>14605</wp:posOffset>
            </wp:positionV>
            <wp:extent cx="1483995" cy="2606675"/>
            <wp:effectExtent l="0" t="0" r="1905" b="3175"/>
            <wp:wrapNone/>
            <wp:docPr id="71" name="Picture 71" descr="C:\Users\LENOVO\Pictures\BUKU KAS AKPHB\IMG_20210715_052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Users\LENOVO\Pictures\BUKU KAS AKPHB\IMG_20210715_052134.jpg"/>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83995"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BEBE92"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AA1A65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0677B732"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9BBAD3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FF1E036"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D337CC4"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B463C80"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08BD769"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FD3B9F9"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089275B4"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5BA319C"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030E28DC"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14224B6"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1873B13"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BF23A64"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6B6FD26"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51A6727"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0F446E5" w14:textId="77777777" w:rsidR="003A1973" w:rsidRDefault="003A1973" w:rsidP="009057F6">
      <w:pPr>
        <w:spacing w:line="240" w:lineRule="auto"/>
        <w:ind w:left="720"/>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53472" behindDoc="0" locked="0" layoutInCell="1" allowOverlap="1" wp14:anchorId="1F37E718" wp14:editId="3EA954CB">
            <wp:simplePos x="0" y="0"/>
            <wp:positionH relativeFrom="column">
              <wp:posOffset>1066165</wp:posOffset>
            </wp:positionH>
            <wp:positionV relativeFrom="paragraph">
              <wp:posOffset>95885</wp:posOffset>
            </wp:positionV>
            <wp:extent cx="1631950" cy="2614930"/>
            <wp:effectExtent l="0" t="0" r="6350" b="0"/>
            <wp:wrapNone/>
            <wp:docPr id="73" name="Picture 73" descr="C:\Users\LENOVO\Pictures\BUKU KAS AKPHB\IMG_20210715_052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Users\LENOVO\Pictures\BUKU KAS AKPHB\IMG_20210715_052501.jpg"/>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1950" cy="2614930"/>
                    </a:xfrm>
                    <a:prstGeom prst="rect">
                      <a:avLst/>
                    </a:prstGeom>
                    <a:noFill/>
                    <a:ln>
                      <a:noFill/>
                    </a:ln>
                  </pic:spPr>
                </pic:pic>
              </a:graphicData>
            </a:graphic>
          </wp:anchor>
        </w:drawing>
      </w:r>
    </w:p>
    <w:p w14:paraId="06507F42"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92EC611"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27151C4"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005AB302"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2920F4C"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8619999"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34E5348"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EDDBCAF"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0B9C6303"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098F30F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55693D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572F266"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5CA3BF3"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A6AADB9"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99760E1"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F6C8D4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2759CA9"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507E97E"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0B956869" w14:textId="77777777" w:rsidR="003A1973" w:rsidRPr="00993B6D" w:rsidRDefault="003A1973" w:rsidP="003A1973">
      <w:pPr>
        <w:pStyle w:val="Caption"/>
        <w:ind w:firstLine="720"/>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 xml:space="preserve">Figure 8 </w:t>
      </w:r>
      <w:r w:rsidRPr="00993B6D">
        <w:rPr>
          <w:rFonts w:ascii="Times New Roman" w:hAnsi="Times New Roman" w:cs="Times New Roman"/>
          <w:b w:val="0"/>
          <w:i/>
          <w:color w:val="auto"/>
        </w:rPr>
        <w:fldChar w:fldCharType="begin"/>
      </w:r>
      <w:r w:rsidRPr="00993B6D">
        <w:rPr>
          <w:rFonts w:ascii="Times New Roman" w:hAnsi="Times New Roman" w:cs="Times New Roman"/>
          <w:b w:val="0"/>
          <w:i/>
          <w:color w:val="auto"/>
        </w:rPr>
        <w:instrText xml:space="preserve"> SEQ Figure_8 \* ARABIC </w:instrText>
      </w:r>
      <w:r w:rsidRPr="00993B6D">
        <w:rPr>
          <w:rFonts w:ascii="Times New Roman" w:hAnsi="Times New Roman" w:cs="Times New Roman"/>
          <w:b w:val="0"/>
          <w:i/>
          <w:color w:val="auto"/>
        </w:rPr>
        <w:fldChar w:fldCharType="separate"/>
      </w:r>
      <w:r w:rsidRPr="00993B6D">
        <w:rPr>
          <w:rFonts w:ascii="Times New Roman" w:hAnsi="Times New Roman" w:cs="Times New Roman"/>
          <w:b w:val="0"/>
          <w:i/>
          <w:noProof/>
          <w:color w:val="auto"/>
        </w:rPr>
        <w:t>1</w:t>
      </w:r>
      <w:r w:rsidRPr="00993B6D">
        <w:rPr>
          <w:rFonts w:ascii="Times New Roman" w:hAnsi="Times New Roman" w:cs="Times New Roman"/>
          <w:b w:val="0"/>
          <w:i/>
          <w:color w:val="auto"/>
        </w:rPr>
        <w:fldChar w:fldCharType="end"/>
      </w:r>
      <w:r w:rsidRPr="00993B6D">
        <w:rPr>
          <w:rFonts w:ascii="Times New Roman" w:hAnsi="Times New Roman" w:cs="Times New Roman"/>
          <w:b w:val="0"/>
          <w:i/>
          <w:color w:val="auto"/>
        </w:rPr>
        <w:t>. Customer Data Input Steps</w:t>
      </w:r>
    </w:p>
    <w:p w14:paraId="7DD32B41" w14:textId="77777777" w:rsidR="003A1973" w:rsidRPr="009057F6" w:rsidRDefault="003A1973" w:rsidP="009057F6">
      <w:pPr>
        <w:spacing w:line="240" w:lineRule="auto"/>
        <w:ind w:left="720"/>
        <w:jc w:val="both"/>
        <w:rPr>
          <w:rFonts w:ascii="Times New Roman" w:eastAsia="Times New Roman" w:hAnsi="Times New Roman" w:cs="Times New Roman"/>
          <w:sz w:val="20"/>
          <w:szCs w:val="20"/>
        </w:rPr>
      </w:pPr>
    </w:p>
    <w:p w14:paraId="292F55C6" w14:textId="77777777"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the customer's name is already in the customer list then click the name of the customer whose payables or receivables will be recorded</w:t>
      </w:r>
    </w:p>
    <w:p w14:paraId="17FA5BD5" w14:textId="77777777" w:rsidR="009057F6" w:rsidRPr="00815D29" w:rsidRDefault="009057F6" w:rsidP="00815D29">
      <w:pPr>
        <w:numPr>
          <w:ilvl w:val="0"/>
          <w:numId w:val="18"/>
        </w:numPr>
        <w:spacing w:line="240" w:lineRule="auto"/>
        <w:jc w:val="both"/>
        <w:rPr>
          <w:rFonts w:ascii="Times New Roman" w:eastAsia="Times New Roman" w:hAnsi="Times New Roman" w:cs="Times New Roman"/>
          <w:sz w:val="20"/>
          <w:szCs w:val="20"/>
        </w:rPr>
      </w:pPr>
      <w:bookmarkStart w:id="20" w:name="_1pxezwc" w:colFirst="0" w:colLast="0"/>
      <w:bookmarkEnd w:id="20"/>
      <w:r w:rsidRPr="009057F6">
        <w:rPr>
          <w:rFonts w:ascii="Times New Roman" w:eastAsia="Times New Roman" w:hAnsi="Times New Roman" w:cs="Times New Roman"/>
          <w:sz w:val="20"/>
          <w:szCs w:val="20"/>
        </w:rPr>
        <w:t>Click 'funds to outside' (debt) and 'incoming fund' (receivable) and fill in the payable/receivable date, notes, nominal and due date and click save</w:t>
      </w:r>
      <w:r w:rsidRPr="009057F6">
        <w:rPr>
          <w:rFonts w:ascii="Times New Roman" w:hAnsi="Times New Roman" w:cs="Times New Roman"/>
          <w:noProof/>
          <w:sz w:val="20"/>
          <w:szCs w:val="20"/>
          <w:lang w:val="en-US" w:eastAsia="en-US"/>
        </w:rPr>
        <w:drawing>
          <wp:anchor distT="0" distB="0" distL="114300" distR="114300" simplePos="0" relativeHeight="251677696" behindDoc="0" locked="0" layoutInCell="1" hidden="0" allowOverlap="1" wp14:anchorId="0126B7C2" wp14:editId="45642FF2">
            <wp:simplePos x="0" y="0"/>
            <wp:positionH relativeFrom="column">
              <wp:posOffset>508000</wp:posOffset>
            </wp:positionH>
            <wp:positionV relativeFrom="paragraph">
              <wp:posOffset>2882900</wp:posOffset>
            </wp:positionV>
            <wp:extent cx="5034915" cy="12700"/>
            <wp:effectExtent l="0" t="0" r="0" b="0"/>
            <wp:wrapNone/>
            <wp:docPr id="1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6"/>
                    <a:srcRect/>
                    <a:stretch>
                      <a:fillRect/>
                    </a:stretch>
                  </pic:blipFill>
                  <pic:spPr>
                    <a:xfrm>
                      <a:off x="0" y="0"/>
                      <a:ext cx="5034915" cy="12700"/>
                    </a:xfrm>
                    <a:prstGeom prst="rect">
                      <a:avLst/>
                    </a:prstGeom>
                    <a:ln/>
                  </pic:spPr>
                </pic:pic>
              </a:graphicData>
            </a:graphic>
          </wp:anchor>
        </w:drawing>
      </w:r>
    </w:p>
    <w:p w14:paraId="7AA1B81E" w14:textId="77777777" w:rsidR="009057F6" w:rsidRPr="009057F6" w:rsidRDefault="009057F6" w:rsidP="007E343B">
      <w:pPr>
        <w:spacing w:line="240" w:lineRule="auto"/>
        <w:ind w:left="720"/>
        <w:jc w:val="both"/>
        <w:rPr>
          <w:rFonts w:ascii="Times New Roman" w:eastAsia="Times New Roman" w:hAnsi="Times New Roman" w:cs="Times New Roman"/>
          <w:sz w:val="20"/>
          <w:szCs w:val="20"/>
        </w:rPr>
      </w:pPr>
      <w:r w:rsidRPr="009057F6">
        <w:rPr>
          <w:rFonts w:ascii="Times New Roman" w:hAnsi="Times New Roman" w:cs="Times New Roman"/>
          <w:noProof/>
          <w:sz w:val="20"/>
          <w:szCs w:val="20"/>
          <w:lang w:val="en-US" w:eastAsia="en-US"/>
        </w:rPr>
        <w:drawing>
          <wp:anchor distT="0" distB="0" distL="114300" distR="114300" simplePos="0" relativeHeight="251550208" behindDoc="0" locked="0" layoutInCell="1" hidden="0" allowOverlap="1" wp14:anchorId="2F901FAC" wp14:editId="471BD6BC">
            <wp:simplePos x="0" y="0"/>
            <wp:positionH relativeFrom="column">
              <wp:posOffset>-825499</wp:posOffset>
            </wp:positionH>
            <wp:positionV relativeFrom="paragraph">
              <wp:posOffset>330200</wp:posOffset>
            </wp:positionV>
            <wp:extent cx="6701155" cy="12700"/>
            <wp:effectExtent l="0" t="0" r="0" b="0"/>
            <wp:wrapNone/>
            <wp:docPr id="26"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57"/>
                    <a:srcRect/>
                    <a:stretch>
                      <a:fillRect/>
                    </a:stretch>
                  </pic:blipFill>
                  <pic:spPr>
                    <a:xfrm>
                      <a:off x="0" y="0"/>
                      <a:ext cx="6701155" cy="12700"/>
                    </a:xfrm>
                    <a:prstGeom prst="rect">
                      <a:avLst/>
                    </a:prstGeom>
                    <a:ln/>
                  </pic:spPr>
                </pic:pic>
              </a:graphicData>
            </a:graphic>
          </wp:anchor>
        </w:drawing>
      </w:r>
    </w:p>
    <w:p w14:paraId="29214A84" w14:textId="77777777" w:rsidR="003A1973" w:rsidRDefault="003A1973" w:rsidP="009057F6">
      <w:pPr>
        <w:spacing w:after="160" w:line="240" w:lineRule="auto"/>
        <w:jc w:val="both"/>
        <w:rPr>
          <w:rFonts w:ascii="Times New Roman" w:eastAsia="Times New Roman" w:hAnsi="Times New Roman" w:cs="Times New Roman"/>
          <w:sz w:val="20"/>
          <w:szCs w:val="20"/>
        </w:rPr>
      </w:pPr>
      <w:bookmarkStart w:id="21" w:name="_49x2ik5" w:colFirst="0" w:colLast="0"/>
      <w:bookmarkEnd w:id="21"/>
      <w:r>
        <w:rPr>
          <w:noProof/>
          <w:lang w:val="en-US" w:eastAsia="en-US"/>
        </w:rPr>
        <w:drawing>
          <wp:anchor distT="0" distB="0" distL="114300" distR="114300" simplePos="0" relativeHeight="251661824" behindDoc="0" locked="0" layoutInCell="1" allowOverlap="1" wp14:anchorId="1209CE8E" wp14:editId="1D45D26A">
            <wp:simplePos x="0" y="0"/>
            <wp:positionH relativeFrom="column">
              <wp:posOffset>1707095</wp:posOffset>
            </wp:positionH>
            <wp:positionV relativeFrom="paragraph">
              <wp:posOffset>2969</wp:posOffset>
            </wp:positionV>
            <wp:extent cx="1484416" cy="2363189"/>
            <wp:effectExtent l="0" t="0" r="1905" b="0"/>
            <wp:wrapNone/>
            <wp:docPr id="80" name="Picture 80" descr="C:\Users\LENOVO\Pictures\BUKU KAS AKPHB\IMG_20210715_0529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Users\LENOVO\Pictures\BUKU KAS AKPHB\IMG_20210715_052927.jpg"/>
                    <pic:cNvPicPr>
                      <a:picLocks noChangeAspect="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482598" cy="2360295"/>
                    </a:xfrm>
                    <a:prstGeom prst="rect">
                      <a:avLst/>
                    </a:prstGeom>
                    <a:noFill/>
                    <a:ln>
                      <a:noFill/>
                    </a:ln>
                  </pic:spPr>
                </pic:pic>
              </a:graphicData>
            </a:graphic>
            <wp14:sizeRelH relativeFrom="margin">
              <wp14:pctWidth>0</wp14:pctWidth>
            </wp14:sizeRelH>
          </wp:anchor>
        </w:drawing>
      </w:r>
      <w:r>
        <w:rPr>
          <w:noProof/>
          <w:lang w:val="en-US" w:eastAsia="en-US"/>
        </w:rPr>
        <w:drawing>
          <wp:anchor distT="0" distB="0" distL="114300" distR="114300" simplePos="0" relativeHeight="251755520" behindDoc="0" locked="0" layoutInCell="1" allowOverlap="1" wp14:anchorId="1AA5E229" wp14:editId="68E1F477">
            <wp:simplePos x="0" y="0"/>
            <wp:positionH relativeFrom="column">
              <wp:posOffset>103926</wp:posOffset>
            </wp:positionH>
            <wp:positionV relativeFrom="paragraph">
              <wp:posOffset>2969</wp:posOffset>
            </wp:positionV>
            <wp:extent cx="1555667" cy="2358997"/>
            <wp:effectExtent l="0" t="0" r="6985" b="3810"/>
            <wp:wrapNone/>
            <wp:docPr id="79" name="Picture 79" descr="C:\Users\LENOVO\Pictures\BUKU KAS AKPHB\IMG_20210715_0527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Users\LENOVO\Pictures\BUKU KAS AKPHB\IMG_20210715_052711.jpg"/>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556523" cy="2360295"/>
                    </a:xfrm>
                    <a:prstGeom prst="rect">
                      <a:avLst/>
                    </a:prstGeom>
                    <a:noFill/>
                    <a:ln>
                      <a:noFill/>
                    </a:ln>
                  </pic:spPr>
                </pic:pic>
              </a:graphicData>
            </a:graphic>
            <wp14:sizeRelH relativeFrom="margin">
              <wp14:pctWidth>0</wp14:pctWidth>
            </wp14:sizeRelH>
          </wp:anchor>
        </w:drawing>
      </w:r>
    </w:p>
    <w:p w14:paraId="7D3467EA"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5E838487"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6800715"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289C9AE1"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1AEE7318"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48C232E4"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5D272021"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410880E2"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E453158" w14:textId="77777777" w:rsidR="003A1973" w:rsidRDefault="00536615" w:rsidP="009057F6">
      <w:pPr>
        <w:spacing w:after="160"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59616" behindDoc="0" locked="0" layoutInCell="1" allowOverlap="1" wp14:anchorId="3F6C7490" wp14:editId="3EC09167">
            <wp:simplePos x="0" y="0"/>
            <wp:positionH relativeFrom="column">
              <wp:posOffset>709567</wp:posOffset>
            </wp:positionH>
            <wp:positionV relativeFrom="paragraph">
              <wp:posOffset>137308</wp:posOffset>
            </wp:positionV>
            <wp:extent cx="1638795" cy="2363190"/>
            <wp:effectExtent l="0" t="0" r="0" b="0"/>
            <wp:wrapNone/>
            <wp:docPr id="81" name="Picture 81" descr="C:\Users\LENOVO\Pictures\BUKU KAS AKPHB\IMG_20210715_0531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C:\Users\LENOVO\Pictures\BUKU KAS AKPHB\IMG_20210715_053117.jpg"/>
                    <pic:cNvPicPr>
                      <a:picLocks noChangeAspect="1"/>
                    </pic:cNvPicPr>
                  </pic:nvPicPr>
                  <pic:blipFill rotWithShape="1">
                    <a:blip r:embed="rId60" cstate="print">
                      <a:extLst>
                        <a:ext uri="{28A0092B-C50C-407E-A947-70E740481C1C}">
                          <a14:useLocalDpi xmlns:a14="http://schemas.microsoft.com/office/drawing/2010/main" val="0"/>
                        </a:ext>
                      </a:extLst>
                    </a:blip>
                    <a:srcRect t="3137"/>
                    <a:stretch/>
                  </pic:blipFill>
                  <pic:spPr bwMode="auto">
                    <a:xfrm>
                      <a:off x="0" y="0"/>
                      <a:ext cx="1636787" cy="2360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3F82F59B"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1E14FFDF"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26A8C935"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343BBCC3"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2C55BC1"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185DEFEE"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66CA37D4"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6CCACF5"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25143741"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13988305" w14:textId="77777777" w:rsidR="003A1973" w:rsidRPr="00536615" w:rsidRDefault="00536615" w:rsidP="00536615">
      <w:pPr>
        <w:pStyle w:val="Caption"/>
        <w:rPr>
          <w:rFonts w:ascii="Times New Roman" w:eastAsia="Times New Roman" w:hAnsi="Times New Roman" w:cs="Times New Roman"/>
          <w:b w:val="0"/>
          <w:i/>
          <w:color w:val="auto"/>
          <w:sz w:val="24"/>
          <w:szCs w:val="24"/>
        </w:rPr>
      </w:pPr>
      <w:r>
        <w:rPr>
          <w:rFonts w:ascii="Times New Roman" w:hAnsi="Times New Roman" w:cs="Times New Roman"/>
          <w:b w:val="0"/>
          <w:i/>
          <w:color w:val="auto"/>
        </w:rPr>
        <w:t>Figure 10</w:t>
      </w:r>
      <w:r w:rsidRPr="00993B6D">
        <w:rPr>
          <w:rFonts w:ascii="Times New Roman" w:hAnsi="Times New Roman" w:cs="Times New Roman"/>
          <w:b w:val="0"/>
          <w:i/>
          <w:color w:val="auto"/>
        </w:rPr>
        <w:t>. Steps For Input Expenditure Transactions</w:t>
      </w:r>
    </w:p>
    <w:p w14:paraId="5CE71874"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to Download Report</w:t>
      </w:r>
    </w:p>
    <w:p w14:paraId="28A1F87A" w14:textId="77777777"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Open the AKPHB Cash Book application</w:t>
      </w:r>
    </w:p>
    <w:p w14:paraId="68C62E18" w14:textId="77777777"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line 3 in the upper right corner and select 'Report'</w:t>
      </w:r>
    </w:p>
    <w:p w14:paraId="15E33D64" w14:textId="77777777"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report to be downloaded</w:t>
      </w:r>
    </w:p>
    <w:p w14:paraId="49B6E3AB" w14:textId="77777777"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you want to view cash report then select 'Cash Report' and set the report to download (group/ungroup and report period to be downloaded) and click 'generate report'</w:t>
      </w:r>
    </w:p>
    <w:p w14:paraId="0848F5C2" w14:textId="77777777" w:rsidR="009057F6" w:rsidRPr="009057F6" w:rsidRDefault="00815D29" w:rsidP="009057F6">
      <w:pPr>
        <w:spacing w:line="240" w:lineRule="auto"/>
        <w:ind w:left="720"/>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61664" behindDoc="0" locked="0" layoutInCell="1" allowOverlap="1" wp14:anchorId="7C96F521" wp14:editId="4646F597">
            <wp:simplePos x="0" y="0"/>
            <wp:positionH relativeFrom="column">
              <wp:posOffset>-184785</wp:posOffset>
            </wp:positionH>
            <wp:positionV relativeFrom="paragraph">
              <wp:posOffset>103505</wp:posOffset>
            </wp:positionV>
            <wp:extent cx="1641475" cy="2825750"/>
            <wp:effectExtent l="0" t="0" r="0" b="0"/>
            <wp:wrapNone/>
            <wp:docPr id="83" name="Picture 83" descr="C:\Users\LENOVO\Pictures\BUKU KAS AKPHB\IMG_20210715_0551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Users\LENOVO\Pictures\BUKU KAS AKPHB\IMG_20210715_055150.jpg"/>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1641475" cy="2825750"/>
                    </a:xfrm>
                    <a:prstGeom prst="rect">
                      <a:avLst/>
                    </a:prstGeom>
                    <a:noFill/>
                    <a:ln>
                      <a:noFill/>
                    </a:ln>
                  </pic:spPr>
                </pic:pic>
              </a:graphicData>
            </a:graphic>
            <wp14:sizeRelV relativeFrom="margin">
              <wp14:pctHeight>0</wp14:pctHeight>
            </wp14:sizeRelV>
          </wp:anchor>
        </w:drawing>
      </w:r>
      <w:r w:rsidR="00E27320">
        <w:rPr>
          <w:noProof/>
          <w:lang w:val="en-US" w:eastAsia="en-US"/>
        </w:rPr>
        <w:drawing>
          <wp:anchor distT="0" distB="0" distL="114300" distR="114300" simplePos="0" relativeHeight="251706880" behindDoc="0" locked="0" layoutInCell="1" allowOverlap="1" wp14:anchorId="2B486C69" wp14:editId="1473C7B9">
            <wp:simplePos x="0" y="0"/>
            <wp:positionH relativeFrom="column">
              <wp:posOffset>1557655</wp:posOffset>
            </wp:positionH>
            <wp:positionV relativeFrom="paragraph">
              <wp:posOffset>96520</wp:posOffset>
            </wp:positionV>
            <wp:extent cx="1643553" cy="2823702"/>
            <wp:effectExtent l="0" t="0" r="0" b="0"/>
            <wp:wrapNone/>
            <wp:docPr id="84" name="Picture 84" descr="C:\Users\LENOVO\Pictures\BUKU KAS AKPHB\IMG_20210715_061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Users\LENOVO\Pictures\BUKU KAS AKPHB\IMG_20210715_061014.jpg"/>
                    <pic:cNvPicPr>
                      <a:picLocks noChangeAspect="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43553" cy="2823702"/>
                    </a:xfrm>
                    <a:prstGeom prst="rect">
                      <a:avLst/>
                    </a:prstGeom>
                    <a:noFill/>
                    <a:ln>
                      <a:noFill/>
                    </a:ln>
                  </pic:spPr>
                </pic:pic>
              </a:graphicData>
            </a:graphic>
          </wp:anchor>
        </w:drawing>
      </w:r>
    </w:p>
    <w:p w14:paraId="7208D6C2"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5823D506"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71B02D74"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0ECCB906"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5EE2D4A6"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r w:rsidRPr="009057F6">
        <w:rPr>
          <w:rFonts w:ascii="Times New Roman" w:hAnsi="Times New Roman" w:cs="Times New Roman"/>
          <w:noProof/>
          <w:sz w:val="20"/>
          <w:szCs w:val="20"/>
          <w:lang w:val="en-US" w:eastAsia="en-US"/>
        </w:rPr>
        <w:drawing>
          <wp:anchor distT="0" distB="0" distL="114300" distR="114300" simplePos="0" relativeHeight="251681792" behindDoc="0" locked="0" layoutInCell="1" hidden="0" allowOverlap="1" wp14:anchorId="38C1B3F0" wp14:editId="7A20CCB6">
            <wp:simplePos x="0" y="0"/>
            <wp:positionH relativeFrom="column">
              <wp:posOffset>-228599</wp:posOffset>
            </wp:positionH>
            <wp:positionV relativeFrom="paragraph">
              <wp:posOffset>127000</wp:posOffset>
            </wp:positionV>
            <wp:extent cx="5022850" cy="12700"/>
            <wp:effectExtent l="0" t="0" r="0" b="0"/>
            <wp:wrapNone/>
            <wp:docPr id="16"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63"/>
                    <a:srcRect/>
                    <a:stretch>
                      <a:fillRect/>
                    </a:stretch>
                  </pic:blipFill>
                  <pic:spPr>
                    <a:xfrm>
                      <a:off x="0" y="0"/>
                      <a:ext cx="5022850" cy="12700"/>
                    </a:xfrm>
                    <a:prstGeom prst="rect">
                      <a:avLst/>
                    </a:prstGeom>
                    <a:ln/>
                  </pic:spPr>
                </pic:pic>
              </a:graphicData>
            </a:graphic>
          </wp:anchor>
        </w:drawing>
      </w:r>
    </w:p>
    <w:p w14:paraId="3F04CA5B"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35D3EE09"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1E5F951B"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53E7EB5F"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033D8F0E"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6BA5C302"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51370309"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467C62FC"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2CEE3AE9"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4A56BC8F"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7C8C9176"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37B56211"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447FE5F1"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79A51821" w14:textId="77777777" w:rsidR="009057F6" w:rsidRDefault="009057F6" w:rsidP="009057F6">
      <w:pPr>
        <w:spacing w:line="240" w:lineRule="auto"/>
        <w:ind w:left="720"/>
        <w:jc w:val="both"/>
        <w:rPr>
          <w:rFonts w:ascii="Times New Roman" w:eastAsia="Times New Roman" w:hAnsi="Times New Roman" w:cs="Times New Roman"/>
          <w:sz w:val="20"/>
          <w:szCs w:val="20"/>
        </w:rPr>
      </w:pPr>
    </w:p>
    <w:p w14:paraId="4D9B9210" w14:textId="77777777" w:rsidR="00815D29" w:rsidRPr="009057F6" w:rsidRDefault="00815D29" w:rsidP="009057F6">
      <w:pPr>
        <w:spacing w:line="240" w:lineRule="auto"/>
        <w:ind w:left="720"/>
        <w:jc w:val="both"/>
        <w:rPr>
          <w:rFonts w:ascii="Times New Roman" w:eastAsia="Times New Roman" w:hAnsi="Times New Roman" w:cs="Times New Roman"/>
          <w:sz w:val="20"/>
          <w:szCs w:val="20"/>
        </w:rPr>
      </w:pPr>
    </w:p>
    <w:p w14:paraId="643F5530" w14:textId="77777777" w:rsidR="009057F6" w:rsidRPr="009057F6" w:rsidRDefault="00815D29" w:rsidP="009057F6">
      <w:pPr>
        <w:spacing w:line="240" w:lineRule="auto"/>
        <w:ind w:left="720"/>
        <w:jc w:val="both"/>
        <w:rPr>
          <w:rFonts w:ascii="Times New Roman" w:eastAsia="Times New Roman" w:hAnsi="Times New Roman" w:cs="Times New Roman"/>
          <w:sz w:val="20"/>
          <w:szCs w:val="20"/>
        </w:rPr>
      </w:pPr>
      <w:r>
        <w:rPr>
          <w:noProof/>
          <w:lang w:val="en-US" w:eastAsia="en-US"/>
        </w:rPr>
        <w:lastRenderedPageBreak/>
        <w:drawing>
          <wp:anchor distT="0" distB="0" distL="114300" distR="114300" simplePos="0" relativeHeight="251751936" behindDoc="0" locked="0" layoutInCell="1" allowOverlap="1" wp14:anchorId="575A49BE" wp14:editId="3DCBDFF5">
            <wp:simplePos x="0" y="0"/>
            <wp:positionH relativeFrom="column">
              <wp:posOffset>707390</wp:posOffset>
            </wp:positionH>
            <wp:positionV relativeFrom="paragraph">
              <wp:posOffset>-29210</wp:posOffset>
            </wp:positionV>
            <wp:extent cx="1643380" cy="2823210"/>
            <wp:effectExtent l="0" t="0" r="0" b="0"/>
            <wp:wrapNone/>
            <wp:docPr id="85" name="Picture 85" descr="C:\Users\LENOVO\Pictures\BUKU KAS AKPHB\IMG_20210715_061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Users\LENOVO\Pictures\BUKU KAS AKPHB\IMG_20210715_061131.jpg"/>
                    <pic:cNvPicPr>
                      <a:picLocks noChangeAspect="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43380" cy="2823210"/>
                    </a:xfrm>
                    <a:prstGeom prst="rect">
                      <a:avLst/>
                    </a:prstGeom>
                    <a:noFill/>
                    <a:ln>
                      <a:noFill/>
                    </a:ln>
                  </pic:spPr>
                </pic:pic>
              </a:graphicData>
            </a:graphic>
          </wp:anchor>
        </w:drawing>
      </w:r>
    </w:p>
    <w:p w14:paraId="6CB4096C"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51DA5F28"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4181632A"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BC60FBC"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8567218"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4763D18B"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5B6A9EA1"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24547E3A"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587B3496"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99D3D35"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7041BE24"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25286B82" w14:textId="77777777" w:rsidR="00536615" w:rsidRDefault="00536615" w:rsidP="00815D29">
      <w:pPr>
        <w:spacing w:line="240" w:lineRule="auto"/>
        <w:jc w:val="both"/>
        <w:rPr>
          <w:rFonts w:ascii="Times New Roman" w:eastAsia="Times New Roman" w:hAnsi="Times New Roman" w:cs="Times New Roman"/>
          <w:sz w:val="20"/>
          <w:szCs w:val="20"/>
        </w:rPr>
      </w:pPr>
    </w:p>
    <w:p w14:paraId="1AB11A98" w14:textId="77777777" w:rsidR="00815D29" w:rsidRDefault="00815D29" w:rsidP="00815D29">
      <w:pPr>
        <w:spacing w:line="240" w:lineRule="auto"/>
        <w:jc w:val="both"/>
        <w:rPr>
          <w:rFonts w:ascii="Times New Roman" w:hAnsi="Times New Roman" w:cs="Times New Roman"/>
          <w:i/>
        </w:rPr>
      </w:pPr>
    </w:p>
    <w:p w14:paraId="1755EDD2" w14:textId="77777777" w:rsidR="00815D29" w:rsidRDefault="00815D29" w:rsidP="00815D29">
      <w:pPr>
        <w:spacing w:line="240" w:lineRule="auto"/>
        <w:ind w:left="720"/>
        <w:jc w:val="both"/>
        <w:rPr>
          <w:rFonts w:ascii="Times New Roman" w:hAnsi="Times New Roman" w:cs="Times New Roman"/>
          <w:i/>
        </w:rPr>
      </w:pPr>
    </w:p>
    <w:p w14:paraId="56915865" w14:textId="77777777" w:rsidR="00815D29" w:rsidRDefault="00815D29" w:rsidP="00815D29">
      <w:pPr>
        <w:spacing w:line="240" w:lineRule="auto"/>
        <w:ind w:left="720"/>
        <w:jc w:val="both"/>
        <w:rPr>
          <w:rFonts w:ascii="Times New Roman" w:hAnsi="Times New Roman" w:cs="Times New Roman"/>
          <w:i/>
        </w:rPr>
      </w:pPr>
    </w:p>
    <w:p w14:paraId="20F902FE" w14:textId="77777777" w:rsidR="00815D29" w:rsidRDefault="00815D29" w:rsidP="00815D29">
      <w:pPr>
        <w:spacing w:line="240" w:lineRule="auto"/>
        <w:ind w:left="720"/>
        <w:jc w:val="both"/>
        <w:rPr>
          <w:rFonts w:ascii="Times New Roman" w:hAnsi="Times New Roman" w:cs="Times New Roman"/>
          <w:i/>
        </w:rPr>
      </w:pPr>
    </w:p>
    <w:p w14:paraId="0BF49E1F" w14:textId="77777777" w:rsidR="00815D29" w:rsidRDefault="00815D29" w:rsidP="00815D29">
      <w:pPr>
        <w:spacing w:line="240" w:lineRule="auto"/>
        <w:ind w:left="720"/>
        <w:jc w:val="both"/>
        <w:rPr>
          <w:rFonts w:ascii="Times New Roman" w:hAnsi="Times New Roman" w:cs="Times New Roman"/>
          <w:i/>
        </w:rPr>
      </w:pPr>
    </w:p>
    <w:p w14:paraId="4262C88E" w14:textId="77777777" w:rsidR="00815D29" w:rsidRDefault="00815D29" w:rsidP="00815D29">
      <w:pPr>
        <w:spacing w:line="240" w:lineRule="auto"/>
        <w:ind w:left="720"/>
        <w:jc w:val="both"/>
        <w:rPr>
          <w:rFonts w:ascii="Times New Roman" w:hAnsi="Times New Roman" w:cs="Times New Roman"/>
          <w:i/>
        </w:rPr>
      </w:pPr>
    </w:p>
    <w:p w14:paraId="62B4B963" w14:textId="77777777" w:rsidR="00815D29" w:rsidRPr="00815D29" w:rsidRDefault="00536615" w:rsidP="00815D29">
      <w:pPr>
        <w:spacing w:line="240" w:lineRule="auto"/>
        <w:ind w:left="720"/>
        <w:jc w:val="both"/>
        <w:rPr>
          <w:rFonts w:ascii="Times New Roman" w:hAnsi="Times New Roman" w:cs="Times New Roman"/>
          <w:i/>
        </w:rPr>
      </w:pPr>
      <w:r>
        <w:rPr>
          <w:rFonts w:ascii="Times New Roman" w:hAnsi="Times New Roman" w:cs="Times New Roman"/>
          <w:i/>
        </w:rPr>
        <w:t>Figure 11.</w:t>
      </w:r>
      <w:r w:rsidRPr="00993B6D">
        <w:rPr>
          <w:rFonts w:ascii="Times New Roman" w:hAnsi="Times New Roman" w:cs="Times New Roman"/>
          <w:i/>
        </w:rPr>
        <w:t xml:space="preserve"> Steps to Download Report</w:t>
      </w:r>
    </w:p>
    <w:p w14:paraId="4A3907F2" w14:textId="77777777" w:rsidR="00536615" w:rsidRDefault="00536615" w:rsidP="009057F6">
      <w:pPr>
        <w:spacing w:line="240" w:lineRule="auto"/>
        <w:ind w:left="720"/>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69856" behindDoc="0" locked="0" layoutInCell="1" allowOverlap="1" wp14:anchorId="515B7CFD" wp14:editId="3DD6DE96">
            <wp:simplePos x="0" y="0"/>
            <wp:positionH relativeFrom="column">
              <wp:posOffset>1702641</wp:posOffset>
            </wp:positionH>
            <wp:positionV relativeFrom="paragraph">
              <wp:posOffset>-5707</wp:posOffset>
            </wp:positionV>
            <wp:extent cx="1626920" cy="2683824"/>
            <wp:effectExtent l="19050" t="57150" r="87630" b="59690"/>
            <wp:wrapNone/>
            <wp:docPr id="87" name="Picture 87" descr="C:\Users\LENOVO\Pictures\BUKU KAS AKPHB\IMG_20210715_055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Users\LENOVO\Pictures\BUKU KAS AKPHB\IMG_20210715_055051.jpg"/>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31315" cy="2691074"/>
                    </a:xfrm>
                    <a:prstGeom prst="rect">
                      <a:avLst/>
                    </a:prstGeom>
                    <a:noFill/>
                    <a:ln>
                      <a:noFill/>
                    </a:ln>
                    <a:effectLst>
                      <a:outerShdw blurRad="50800" dist="38100" algn="l" rotWithShape="0">
                        <a:prstClr val="black">
                          <a:alpha val="40000"/>
                        </a:prstClr>
                      </a:outerShdw>
                    </a:effectLst>
                  </pic:spPr>
                </pic:pic>
              </a:graphicData>
            </a:graphic>
            <wp14:sizeRelV relativeFrom="margin">
              <wp14:pctHeight>0</wp14:pctHeight>
            </wp14:sizeRelV>
          </wp:anchor>
        </w:drawing>
      </w:r>
      <w:r>
        <w:rPr>
          <w:noProof/>
          <w:lang w:val="en-US" w:eastAsia="en-US"/>
        </w:rPr>
        <w:drawing>
          <wp:anchor distT="0" distB="0" distL="114300" distR="114300" simplePos="0" relativeHeight="251767808" behindDoc="0" locked="0" layoutInCell="1" allowOverlap="1" wp14:anchorId="7725F0D0" wp14:editId="059450FB">
            <wp:simplePos x="0" y="0"/>
            <wp:positionH relativeFrom="column">
              <wp:posOffset>1905</wp:posOffset>
            </wp:positionH>
            <wp:positionV relativeFrom="paragraph">
              <wp:posOffset>58420</wp:posOffset>
            </wp:positionV>
            <wp:extent cx="1619885" cy="2614295"/>
            <wp:effectExtent l="19050" t="57150" r="94615" b="52705"/>
            <wp:wrapNone/>
            <wp:docPr id="88" name="Picture 88" descr="C:\Users\LENOVO\Downloads\IMG_20210714_16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Users\LENOVO\Downloads\IMG_20210714_161200.jpg"/>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19885" cy="2614295"/>
                    </a:xfrm>
                    <a:prstGeom prst="rect">
                      <a:avLst/>
                    </a:prstGeom>
                    <a:noFill/>
                    <a:ln>
                      <a:noFill/>
                    </a:ln>
                    <a:effectLst>
                      <a:outerShdw blurRad="50800" dist="38100" algn="l" rotWithShape="0">
                        <a:prstClr val="black">
                          <a:alpha val="40000"/>
                        </a:prstClr>
                      </a:outerShdw>
                    </a:effectLst>
                  </pic:spPr>
                </pic:pic>
              </a:graphicData>
            </a:graphic>
          </wp:anchor>
        </w:drawing>
      </w:r>
    </w:p>
    <w:p w14:paraId="08F2A7DC"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01E4756"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4A392BA"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2408CF1"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516BA2D6"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2952C8CE"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7EE513D"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3CAF7929"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32C7F83B"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3C8ABD36"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318988ED"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456AA71"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BD56953"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5365871"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0EB9EDF"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4A3AB737"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49938987"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3C0FE3FF" w14:textId="77777777" w:rsidR="00536615" w:rsidRDefault="00E27320" w:rsidP="009057F6">
      <w:pPr>
        <w:spacing w:line="240" w:lineRule="auto"/>
        <w:ind w:left="720"/>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64224" behindDoc="0" locked="0" layoutInCell="1" allowOverlap="1" wp14:anchorId="25F35293" wp14:editId="02B39D62">
            <wp:simplePos x="0" y="0"/>
            <wp:positionH relativeFrom="column">
              <wp:posOffset>869315</wp:posOffset>
            </wp:positionH>
            <wp:positionV relativeFrom="paragraph">
              <wp:posOffset>111760</wp:posOffset>
            </wp:positionV>
            <wp:extent cx="1619885" cy="2625725"/>
            <wp:effectExtent l="19050" t="57150" r="94615" b="60325"/>
            <wp:wrapNone/>
            <wp:docPr id="89" name="Picture 89" descr="C:\Users\LENOVO\Downloads\IMG_20210715_092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Users\LENOVO\Downloads\IMG_20210715_092154.jpg"/>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19885" cy="2625725"/>
                    </a:xfrm>
                    <a:prstGeom prst="rect">
                      <a:avLst/>
                    </a:prstGeom>
                    <a:noFill/>
                    <a:ln>
                      <a:noFill/>
                    </a:ln>
                    <a:effectLst>
                      <a:outerShdw blurRad="50800" dist="38100" algn="l" rotWithShape="0">
                        <a:prstClr val="black">
                          <a:alpha val="40000"/>
                        </a:prstClr>
                      </a:outerShdw>
                    </a:effectLst>
                  </pic:spPr>
                </pic:pic>
              </a:graphicData>
            </a:graphic>
            <wp14:sizeRelV relativeFrom="margin">
              <wp14:pctHeight>0</wp14:pctHeight>
            </wp14:sizeRelV>
          </wp:anchor>
        </w:drawing>
      </w:r>
    </w:p>
    <w:p w14:paraId="48AA9350"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52E2508F"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4F395863"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600B105"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4393EB9A"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CC2442C"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3BDFB90"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A68AA44"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C58BC35"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23391E5D" w14:textId="77777777" w:rsidR="009057F6" w:rsidRDefault="009057F6" w:rsidP="009057F6">
      <w:pPr>
        <w:spacing w:line="240" w:lineRule="auto"/>
        <w:ind w:left="720"/>
        <w:jc w:val="both"/>
        <w:rPr>
          <w:rFonts w:ascii="Times New Roman" w:eastAsia="Times New Roman" w:hAnsi="Times New Roman" w:cs="Times New Roman"/>
          <w:sz w:val="20"/>
          <w:szCs w:val="20"/>
        </w:rPr>
      </w:pPr>
    </w:p>
    <w:p w14:paraId="614E98D8"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F4A861D"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907D2BE"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C2C6C16"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F3B5027"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417E9892"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30AFFFEB" w14:textId="77777777" w:rsidR="00536615" w:rsidRDefault="00536615" w:rsidP="00536615">
      <w:pPr>
        <w:pStyle w:val="Caption"/>
        <w:rPr>
          <w:rFonts w:ascii="Times New Roman" w:eastAsia="Times New Roman" w:hAnsi="Times New Roman" w:cs="Times New Roman"/>
          <w:b w:val="0"/>
          <w:bCs w:val="0"/>
          <w:color w:val="auto"/>
          <w:sz w:val="20"/>
          <w:szCs w:val="20"/>
        </w:rPr>
      </w:pPr>
    </w:p>
    <w:p w14:paraId="6AF99CE8" w14:textId="77777777" w:rsidR="00536615" w:rsidRPr="00536615" w:rsidRDefault="00536615" w:rsidP="00536615">
      <w:pPr>
        <w:pStyle w:val="Caption"/>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lastRenderedPageBreak/>
        <w:t>Figure 12. Steps To Download Cash Statement</w:t>
      </w:r>
      <w:r w:rsidRPr="00993B6D">
        <w:rPr>
          <w:rFonts w:ascii="Times New Roman" w:hAnsi="Times New Roman" w:cs="Times New Roman"/>
          <w:b w:val="0"/>
          <w:i/>
          <w:noProof/>
          <w:color w:val="auto"/>
          <w:lang w:val="en-US" w:eastAsia="en-US"/>
        </w:rPr>
        <w:drawing>
          <wp:anchor distT="0" distB="0" distL="114300" distR="114300" simplePos="0" relativeHeight="251773952" behindDoc="0" locked="0" layoutInCell="1" hidden="0" allowOverlap="1" wp14:anchorId="3FA9731F" wp14:editId="62B240C8">
            <wp:simplePos x="0" y="0"/>
            <wp:positionH relativeFrom="column">
              <wp:posOffset>-25399</wp:posOffset>
            </wp:positionH>
            <wp:positionV relativeFrom="paragraph">
              <wp:posOffset>76200</wp:posOffset>
            </wp:positionV>
            <wp:extent cx="5092700" cy="12700"/>
            <wp:effectExtent l="0" t="0" r="0" b="0"/>
            <wp:wrapNone/>
            <wp:docPr id="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8"/>
                    <a:srcRect/>
                    <a:stretch>
                      <a:fillRect/>
                    </a:stretch>
                  </pic:blipFill>
                  <pic:spPr>
                    <a:xfrm>
                      <a:off x="0" y="0"/>
                      <a:ext cx="5092700" cy="12700"/>
                    </a:xfrm>
                    <a:prstGeom prst="rect">
                      <a:avLst/>
                    </a:prstGeom>
                    <a:ln/>
                  </pic:spPr>
                </pic:pic>
              </a:graphicData>
            </a:graphic>
          </wp:anchor>
        </w:drawing>
      </w:r>
    </w:p>
    <w:p w14:paraId="05055583" w14:textId="77777777" w:rsidR="00536615" w:rsidRPr="009057F6" w:rsidRDefault="00536615" w:rsidP="009057F6">
      <w:pPr>
        <w:spacing w:line="240" w:lineRule="auto"/>
        <w:ind w:left="720"/>
        <w:jc w:val="both"/>
        <w:rPr>
          <w:rFonts w:ascii="Times New Roman" w:eastAsia="Times New Roman" w:hAnsi="Times New Roman" w:cs="Times New Roman"/>
          <w:sz w:val="20"/>
          <w:szCs w:val="20"/>
        </w:rPr>
      </w:pPr>
    </w:p>
    <w:p w14:paraId="38AE455A" w14:textId="77777777"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you want to view report payable and receivable then select 'Report Payables &amp; Receivables' and set the report to be downloaded (details / no details, print all / print all customer payables / print all my debts / print off) and 'generate report'</w:t>
      </w:r>
    </w:p>
    <w:p w14:paraId="10A76178" w14:textId="77777777" w:rsidR="009057F6" w:rsidRPr="009057F6" w:rsidRDefault="00536615" w:rsidP="009057F6">
      <w:pPr>
        <w:spacing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78048" behindDoc="0" locked="0" layoutInCell="1" allowOverlap="1" wp14:anchorId="6B6C254D" wp14:editId="2EDFE359">
            <wp:simplePos x="0" y="0"/>
            <wp:positionH relativeFrom="column">
              <wp:posOffset>1813972</wp:posOffset>
            </wp:positionH>
            <wp:positionV relativeFrom="paragraph">
              <wp:posOffset>79507</wp:posOffset>
            </wp:positionV>
            <wp:extent cx="1365663" cy="2815967"/>
            <wp:effectExtent l="0" t="0" r="6350" b="3810"/>
            <wp:wrapNone/>
            <wp:docPr id="91" name="Picture 91" descr="C:\Users\LENOVO\Pictures\BUKU KAS AKPHB\IMG_20210715_061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Users\LENOVO\Pictures\BUKU KAS AKPHB\IMG_20210715_061505.jpg"/>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369484" cy="2823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776000" behindDoc="0" locked="0" layoutInCell="1" allowOverlap="1" wp14:anchorId="5E21A838" wp14:editId="4C3F52D8">
            <wp:simplePos x="0" y="0"/>
            <wp:positionH relativeFrom="column">
              <wp:posOffset>210804</wp:posOffset>
            </wp:positionH>
            <wp:positionV relativeFrom="paragraph">
              <wp:posOffset>79507</wp:posOffset>
            </wp:positionV>
            <wp:extent cx="1472540" cy="2815965"/>
            <wp:effectExtent l="0" t="0" r="0" b="3810"/>
            <wp:wrapNone/>
            <wp:docPr id="93" name="Picture 93" descr="C:\Users\LENOVO\Pictures\BUKU KAS AKPHB\IMG_20210715_055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Users\LENOVO\Pictures\BUKU KAS AKPHB\IMG_20210715_055222.jpg"/>
                    <pic:cNvPicPr>
                      <a:picLocks noChangeAspect="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472540" cy="28159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52EEEC"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08A47B4D"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291AE8DB"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0863DE0A"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7A49CA9B"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7BEEA1DD"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0CC4A621"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6F2609CA"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2152875E"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761FD3B9"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3E0A5159"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2CDFA7F6"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1B3B6009" w14:textId="77777777" w:rsidR="009057F6" w:rsidRDefault="009057F6" w:rsidP="009057F6">
      <w:pPr>
        <w:spacing w:line="240" w:lineRule="auto"/>
        <w:jc w:val="both"/>
        <w:rPr>
          <w:rFonts w:ascii="Times New Roman" w:eastAsia="Times New Roman" w:hAnsi="Times New Roman" w:cs="Times New Roman"/>
          <w:sz w:val="20"/>
          <w:szCs w:val="20"/>
        </w:rPr>
      </w:pPr>
    </w:p>
    <w:p w14:paraId="4FE000AD" w14:textId="77777777" w:rsidR="00536615" w:rsidRDefault="00536615" w:rsidP="009057F6">
      <w:pPr>
        <w:spacing w:line="240" w:lineRule="auto"/>
        <w:jc w:val="both"/>
        <w:rPr>
          <w:rFonts w:ascii="Times New Roman" w:eastAsia="Times New Roman" w:hAnsi="Times New Roman" w:cs="Times New Roman"/>
          <w:sz w:val="20"/>
          <w:szCs w:val="20"/>
        </w:rPr>
      </w:pPr>
    </w:p>
    <w:p w14:paraId="5F86CAA8" w14:textId="77777777" w:rsidR="00536615" w:rsidRDefault="00536615" w:rsidP="009057F6">
      <w:pPr>
        <w:spacing w:line="240" w:lineRule="auto"/>
        <w:jc w:val="both"/>
        <w:rPr>
          <w:rFonts w:ascii="Times New Roman" w:eastAsia="Times New Roman" w:hAnsi="Times New Roman" w:cs="Times New Roman"/>
          <w:sz w:val="20"/>
          <w:szCs w:val="20"/>
        </w:rPr>
      </w:pPr>
    </w:p>
    <w:p w14:paraId="511978C1" w14:textId="77777777" w:rsidR="00536615" w:rsidRDefault="00536615" w:rsidP="009057F6">
      <w:pPr>
        <w:spacing w:line="240" w:lineRule="auto"/>
        <w:jc w:val="both"/>
        <w:rPr>
          <w:rFonts w:ascii="Times New Roman" w:eastAsia="Times New Roman" w:hAnsi="Times New Roman" w:cs="Times New Roman"/>
          <w:sz w:val="20"/>
          <w:szCs w:val="20"/>
        </w:rPr>
      </w:pPr>
    </w:p>
    <w:p w14:paraId="593A6944" w14:textId="77777777" w:rsidR="00536615" w:rsidRDefault="00536615" w:rsidP="009057F6">
      <w:pPr>
        <w:spacing w:line="240" w:lineRule="auto"/>
        <w:jc w:val="both"/>
        <w:rPr>
          <w:rFonts w:ascii="Times New Roman" w:eastAsia="Times New Roman" w:hAnsi="Times New Roman" w:cs="Times New Roman"/>
          <w:sz w:val="20"/>
          <w:szCs w:val="20"/>
        </w:rPr>
      </w:pPr>
    </w:p>
    <w:p w14:paraId="30E537C9" w14:textId="77777777" w:rsidR="00536615" w:rsidRDefault="00536615" w:rsidP="009057F6">
      <w:pPr>
        <w:spacing w:line="240" w:lineRule="auto"/>
        <w:jc w:val="both"/>
        <w:rPr>
          <w:rFonts w:ascii="Times New Roman" w:eastAsia="Times New Roman" w:hAnsi="Times New Roman" w:cs="Times New Roman"/>
          <w:sz w:val="20"/>
          <w:szCs w:val="20"/>
        </w:rPr>
      </w:pPr>
    </w:p>
    <w:p w14:paraId="6499EAF1" w14:textId="77777777" w:rsidR="00536615" w:rsidRDefault="00536615" w:rsidP="009057F6">
      <w:pPr>
        <w:spacing w:line="240" w:lineRule="auto"/>
        <w:jc w:val="both"/>
        <w:rPr>
          <w:rFonts w:ascii="Times New Roman" w:eastAsia="Times New Roman" w:hAnsi="Times New Roman" w:cs="Times New Roman"/>
          <w:sz w:val="20"/>
          <w:szCs w:val="20"/>
        </w:rPr>
      </w:pPr>
    </w:p>
    <w:p w14:paraId="7FD6FFFB" w14:textId="77777777" w:rsidR="00536615" w:rsidRDefault="00C6687C" w:rsidP="009057F6">
      <w:pPr>
        <w:spacing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67296" behindDoc="0" locked="0" layoutInCell="1" allowOverlap="1" wp14:anchorId="345A14E4" wp14:editId="7EE0424B">
            <wp:simplePos x="0" y="0"/>
            <wp:positionH relativeFrom="column">
              <wp:posOffset>963295</wp:posOffset>
            </wp:positionH>
            <wp:positionV relativeFrom="paragraph">
              <wp:posOffset>20955</wp:posOffset>
            </wp:positionV>
            <wp:extent cx="1643380" cy="2823845"/>
            <wp:effectExtent l="0" t="0" r="0" b="0"/>
            <wp:wrapNone/>
            <wp:docPr id="92" name="Picture 92" descr="C:\Users\LENOVO\Pictures\BUKU KAS AKPHB\IMG_20210715_0617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Users\LENOVO\Pictures\BUKU KAS AKPHB\IMG_20210715_061727.jpg"/>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43380" cy="2823845"/>
                    </a:xfrm>
                    <a:prstGeom prst="rect">
                      <a:avLst/>
                    </a:prstGeom>
                    <a:noFill/>
                    <a:ln>
                      <a:noFill/>
                    </a:ln>
                  </pic:spPr>
                </pic:pic>
              </a:graphicData>
            </a:graphic>
          </wp:anchor>
        </w:drawing>
      </w:r>
    </w:p>
    <w:p w14:paraId="7627379E" w14:textId="77777777" w:rsidR="00536615" w:rsidRDefault="00536615" w:rsidP="009057F6">
      <w:pPr>
        <w:spacing w:line="240" w:lineRule="auto"/>
        <w:jc w:val="both"/>
        <w:rPr>
          <w:rFonts w:ascii="Times New Roman" w:eastAsia="Times New Roman" w:hAnsi="Times New Roman" w:cs="Times New Roman"/>
          <w:sz w:val="20"/>
          <w:szCs w:val="20"/>
        </w:rPr>
      </w:pPr>
    </w:p>
    <w:p w14:paraId="598D96EB" w14:textId="77777777" w:rsidR="00536615" w:rsidRDefault="00536615" w:rsidP="009057F6">
      <w:pPr>
        <w:spacing w:line="240" w:lineRule="auto"/>
        <w:jc w:val="both"/>
        <w:rPr>
          <w:rFonts w:ascii="Times New Roman" w:eastAsia="Times New Roman" w:hAnsi="Times New Roman" w:cs="Times New Roman"/>
          <w:sz w:val="20"/>
          <w:szCs w:val="20"/>
        </w:rPr>
      </w:pPr>
    </w:p>
    <w:p w14:paraId="27E38C37" w14:textId="77777777" w:rsidR="00536615" w:rsidRDefault="00536615" w:rsidP="009057F6">
      <w:pPr>
        <w:spacing w:line="240" w:lineRule="auto"/>
        <w:jc w:val="both"/>
        <w:rPr>
          <w:rFonts w:ascii="Times New Roman" w:eastAsia="Times New Roman" w:hAnsi="Times New Roman" w:cs="Times New Roman"/>
          <w:sz w:val="20"/>
          <w:szCs w:val="20"/>
        </w:rPr>
      </w:pPr>
    </w:p>
    <w:p w14:paraId="5F86E176" w14:textId="77777777" w:rsidR="00536615" w:rsidRDefault="00536615" w:rsidP="009057F6">
      <w:pPr>
        <w:spacing w:line="240" w:lineRule="auto"/>
        <w:jc w:val="both"/>
        <w:rPr>
          <w:rFonts w:ascii="Times New Roman" w:eastAsia="Times New Roman" w:hAnsi="Times New Roman" w:cs="Times New Roman"/>
          <w:sz w:val="20"/>
          <w:szCs w:val="20"/>
        </w:rPr>
      </w:pPr>
    </w:p>
    <w:p w14:paraId="548450A5" w14:textId="77777777" w:rsidR="00536615" w:rsidRDefault="00536615" w:rsidP="009057F6">
      <w:pPr>
        <w:spacing w:line="240" w:lineRule="auto"/>
        <w:jc w:val="both"/>
        <w:rPr>
          <w:rFonts w:ascii="Times New Roman" w:eastAsia="Times New Roman" w:hAnsi="Times New Roman" w:cs="Times New Roman"/>
          <w:sz w:val="20"/>
          <w:szCs w:val="20"/>
        </w:rPr>
      </w:pPr>
    </w:p>
    <w:p w14:paraId="7316AF8B" w14:textId="77777777" w:rsidR="00536615" w:rsidRDefault="00536615" w:rsidP="009057F6">
      <w:pPr>
        <w:spacing w:line="240" w:lineRule="auto"/>
        <w:jc w:val="both"/>
        <w:rPr>
          <w:rFonts w:ascii="Times New Roman" w:eastAsia="Times New Roman" w:hAnsi="Times New Roman" w:cs="Times New Roman"/>
          <w:sz w:val="20"/>
          <w:szCs w:val="20"/>
        </w:rPr>
      </w:pPr>
    </w:p>
    <w:p w14:paraId="48594D06" w14:textId="77777777" w:rsidR="00536615" w:rsidRDefault="00536615" w:rsidP="009057F6">
      <w:pPr>
        <w:spacing w:line="240" w:lineRule="auto"/>
        <w:jc w:val="both"/>
        <w:rPr>
          <w:rFonts w:ascii="Times New Roman" w:eastAsia="Times New Roman" w:hAnsi="Times New Roman" w:cs="Times New Roman"/>
          <w:sz w:val="20"/>
          <w:szCs w:val="20"/>
        </w:rPr>
      </w:pPr>
    </w:p>
    <w:p w14:paraId="24ECBDD1" w14:textId="77777777" w:rsidR="00536615" w:rsidRDefault="00536615" w:rsidP="009057F6">
      <w:pPr>
        <w:spacing w:line="240" w:lineRule="auto"/>
        <w:jc w:val="both"/>
        <w:rPr>
          <w:rFonts w:ascii="Times New Roman" w:eastAsia="Times New Roman" w:hAnsi="Times New Roman" w:cs="Times New Roman"/>
          <w:sz w:val="20"/>
          <w:szCs w:val="20"/>
        </w:rPr>
      </w:pPr>
    </w:p>
    <w:p w14:paraId="293ABE37" w14:textId="77777777" w:rsidR="00536615" w:rsidRDefault="00536615" w:rsidP="009057F6">
      <w:pPr>
        <w:spacing w:line="240" w:lineRule="auto"/>
        <w:jc w:val="both"/>
        <w:rPr>
          <w:rFonts w:ascii="Times New Roman" w:eastAsia="Times New Roman" w:hAnsi="Times New Roman" w:cs="Times New Roman"/>
          <w:sz w:val="20"/>
          <w:szCs w:val="20"/>
        </w:rPr>
      </w:pPr>
    </w:p>
    <w:p w14:paraId="4D9FFBCD" w14:textId="77777777" w:rsidR="00536615" w:rsidRDefault="00536615" w:rsidP="009057F6">
      <w:pPr>
        <w:spacing w:line="240" w:lineRule="auto"/>
        <w:jc w:val="both"/>
        <w:rPr>
          <w:rFonts w:ascii="Times New Roman" w:eastAsia="Times New Roman" w:hAnsi="Times New Roman" w:cs="Times New Roman"/>
          <w:sz w:val="20"/>
          <w:szCs w:val="20"/>
        </w:rPr>
      </w:pPr>
    </w:p>
    <w:p w14:paraId="0D8BCDAE" w14:textId="77777777" w:rsidR="00536615" w:rsidRDefault="00536615" w:rsidP="009057F6">
      <w:pPr>
        <w:spacing w:line="240" w:lineRule="auto"/>
        <w:jc w:val="both"/>
        <w:rPr>
          <w:rFonts w:ascii="Times New Roman" w:eastAsia="Times New Roman" w:hAnsi="Times New Roman" w:cs="Times New Roman"/>
          <w:sz w:val="20"/>
          <w:szCs w:val="20"/>
        </w:rPr>
      </w:pPr>
    </w:p>
    <w:p w14:paraId="475E3665" w14:textId="77777777" w:rsidR="00536615" w:rsidRDefault="00536615" w:rsidP="009057F6">
      <w:pPr>
        <w:spacing w:line="240" w:lineRule="auto"/>
        <w:jc w:val="both"/>
        <w:rPr>
          <w:rFonts w:ascii="Times New Roman" w:eastAsia="Times New Roman" w:hAnsi="Times New Roman" w:cs="Times New Roman"/>
          <w:sz w:val="20"/>
          <w:szCs w:val="20"/>
        </w:rPr>
      </w:pPr>
    </w:p>
    <w:p w14:paraId="0459A4A6" w14:textId="77777777" w:rsidR="00536615" w:rsidRDefault="00536615" w:rsidP="009057F6">
      <w:pPr>
        <w:spacing w:line="240" w:lineRule="auto"/>
        <w:jc w:val="both"/>
        <w:rPr>
          <w:rFonts w:ascii="Times New Roman" w:eastAsia="Times New Roman" w:hAnsi="Times New Roman" w:cs="Times New Roman"/>
          <w:sz w:val="20"/>
          <w:szCs w:val="20"/>
        </w:rPr>
      </w:pPr>
    </w:p>
    <w:p w14:paraId="7E0E339E" w14:textId="77777777" w:rsidR="00536615" w:rsidRDefault="00536615" w:rsidP="009057F6">
      <w:pPr>
        <w:spacing w:line="240" w:lineRule="auto"/>
        <w:jc w:val="both"/>
        <w:rPr>
          <w:rFonts w:ascii="Times New Roman" w:eastAsia="Times New Roman" w:hAnsi="Times New Roman" w:cs="Times New Roman"/>
          <w:sz w:val="20"/>
          <w:szCs w:val="20"/>
        </w:rPr>
      </w:pPr>
    </w:p>
    <w:p w14:paraId="01DF20E6" w14:textId="77777777" w:rsidR="00536615" w:rsidRDefault="00536615" w:rsidP="009057F6">
      <w:pPr>
        <w:spacing w:line="240" w:lineRule="auto"/>
        <w:jc w:val="both"/>
        <w:rPr>
          <w:rFonts w:ascii="Times New Roman" w:eastAsia="Times New Roman" w:hAnsi="Times New Roman" w:cs="Times New Roman"/>
          <w:sz w:val="20"/>
          <w:szCs w:val="20"/>
        </w:rPr>
      </w:pPr>
    </w:p>
    <w:p w14:paraId="67FDCBA1" w14:textId="77777777" w:rsidR="00536615" w:rsidRDefault="00536615" w:rsidP="009057F6">
      <w:pPr>
        <w:spacing w:line="240" w:lineRule="auto"/>
        <w:jc w:val="both"/>
        <w:rPr>
          <w:rFonts w:ascii="Times New Roman" w:eastAsia="Times New Roman" w:hAnsi="Times New Roman" w:cs="Times New Roman"/>
          <w:sz w:val="20"/>
          <w:szCs w:val="20"/>
        </w:rPr>
      </w:pPr>
    </w:p>
    <w:p w14:paraId="0E79C28D" w14:textId="77777777" w:rsidR="00536615" w:rsidRDefault="00536615" w:rsidP="009057F6">
      <w:pPr>
        <w:spacing w:line="240" w:lineRule="auto"/>
        <w:jc w:val="both"/>
        <w:rPr>
          <w:rFonts w:ascii="Times New Roman" w:eastAsia="Times New Roman" w:hAnsi="Times New Roman" w:cs="Times New Roman"/>
          <w:sz w:val="20"/>
          <w:szCs w:val="20"/>
        </w:rPr>
      </w:pPr>
    </w:p>
    <w:p w14:paraId="70294448" w14:textId="77777777" w:rsidR="00536615" w:rsidRDefault="00536615" w:rsidP="009057F6">
      <w:pPr>
        <w:spacing w:line="240" w:lineRule="auto"/>
        <w:jc w:val="both"/>
        <w:rPr>
          <w:rFonts w:ascii="Times New Roman" w:eastAsia="Times New Roman" w:hAnsi="Times New Roman" w:cs="Times New Roman"/>
          <w:sz w:val="20"/>
          <w:szCs w:val="20"/>
        </w:rPr>
      </w:pPr>
    </w:p>
    <w:p w14:paraId="7A2D6CAC" w14:textId="77777777" w:rsidR="00536615" w:rsidRDefault="00536615" w:rsidP="009057F6">
      <w:pPr>
        <w:spacing w:line="240" w:lineRule="auto"/>
        <w:jc w:val="both"/>
        <w:rPr>
          <w:rFonts w:ascii="Times New Roman" w:eastAsia="Times New Roman" w:hAnsi="Times New Roman" w:cs="Times New Roman"/>
          <w:sz w:val="20"/>
          <w:szCs w:val="20"/>
        </w:rPr>
      </w:pPr>
    </w:p>
    <w:p w14:paraId="3BAEFFB1" w14:textId="77777777" w:rsidR="00536615" w:rsidRPr="00C6687C" w:rsidRDefault="00536615" w:rsidP="00C6687C">
      <w:pPr>
        <w:pStyle w:val="Caption"/>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Figure 13. Steps to Download Account Payable and Account Receivable</w:t>
      </w:r>
    </w:p>
    <w:p w14:paraId="4393F0DB" w14:textId="77777777" w:rsidR="00536615" w:rsidRPr="009057F6" w:rsidRDefault="00536615" w:rsidP="009057F6">
      <w:pPr>
        <w:spacing w:line="240" w:lineRule="auto"/>
        <w:jc w:val="both"/>
        <w:rPr>
          <w:rFonts w:ascii="Times New Roman" w:eastAsia="Times New Roman" w:hAnsi="Times New Roman" w:cs="Times New Roman"/>
          <w:sz w:val="20"/>
          <w:szCs w:val="20"/>
        </w:rPr>
      </w:pPr>
    </w:p>
    <w:p w14:paraId="1D8BED4F" w14:textId="77777777"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If you want to see the general ledger report then select 'Ledger Report ' and set the report to be downloaded such as type of transaction (receipt of receivables/added capital/salary fee/electricity fee/telephone fee/cash purchase/payment of </w:t>
      </w:r>
      <w:r w:rsidRPr="009057F6">
        <w:rPr>
          <w:rFonts w:ascii="Times New Roman" w:eastAsia="Times New Roman" w:hAnsi="Times New Roman" w:cs="Times New Roman"/>
          <w:sz w:val="20"/>
          <w:szCs w:val="20"/>
        </w:rPr>
        <w:lastRenderedPageBreak/>
        <w:t>debt/prive/others), reporting period then 'create report' n'</w:t>
      </w:r>
    </w:p>
    <w:p w14:paraId="1C1BAAD2" w14:textId="77777777" w:rsidR="009057F6" w:rsidRPr="009057F6" w:rsidRDefault="00E34F3A" w:rsidP="009057F6">
      <w:pPr>
        <w:spacing w:line="240" w:lineRule="auto"/>
        <w:ind w:left="720"/>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84192" behindDoc="0" locked="0" layoutInCell="1" allowOverlap="1" wp14:anchorId="7C5C44C8" wp14:editId="7AC7B180">
            <wp:simplePos x="0" y="0"/>
            <wp:positionH relativeFrom="column">
              <wp:posOffset>1856740</wp:posOffset>
            </wp:positionH>
            <wp:positionV relativeFrom="paragraph">
              <wp:posOffset>60960</wp:posOffset>
            </wp:positionV>
            <wp:extent cx="1294130" cy="2339340"/>
            <wp:effectExtent l="0" t="0" r="1270" b="3810"/>
            <wp:wrapNone/>
            <wp:docPr id="96" name="Picture 96" descr="C:\Users\LENOVO\Pictures\BUKU KAS AKPHB\IMG_20210715_0621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Users\LENOVO\Pictures\BUKU KAS AKPHB\IMG_20210715_062138.jpg"/>
                    <pic:cNvPicPr>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294130" cy="23393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eastAsia="en-US"/>
        </w:rPr>
        <w:drawing>
          <wp:anchor distT="0" distB="0" distL="114300" distR="114300" simplePos="0" relativeHeight="251782144" behindDoc="0" locked="0" layoutInCell="1" allowOverlap="1" wp14:anchorId="59F17DA6" wp14:editId="206E36C7">
            <wp:simplePos x="0" y="0"/>
            <wp:positionH relativeFrom="column">
              <wp:posOffset>396355</wp:posOffset>
            </wp:positionH>
            <wp:positionV relativeFrom="paragraph">
              <wp:posOffset>61273</wp:posOffset>
            </wp:positionV>
            <wp:extent cx="1377538" cy="2339439"/>
            <wp:effectExtent l="0" t="0" r="0" b="3810"/>
            <wp:wrapNone/>
            <wp:docPr id="95" name="Picture 95" descr="C:\Users\LENOVO\Pictures\BUKU KAS AKPHB\IMG_20210715_055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Users\LENOVO\Pictures\BUKU KAS AKPHB\IMG_20210715_055247.jpg"/>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377480" cy="2339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057F6" w:rsidRPr="009057F6">
        <w:rPr>
          <w:rFonts w:ascii="Times New Roman" w:hAnsi="Times New Roman" w:cs="Times New Roman"/>
          <w:noProof/>
          <w:sz w:val="20"/>
          <w:szCs w:val="20"/>
          <w:lang w:val="en-US" w:eastAsia="en-US"/>
        </w:rPr>
        <w:drawing>
          <wp:anchor distT="0" distB="0" distL="114300" distR="114300" simplePos="0" relativeHeight="251686912" behindDoc="0" locked="0" layoutInCell="1" hidden="0" allowOverlap="1" wp14:anchorId="3F38323B" wp14:editId="69EBD547">
            <wp:simplePos x="0" y="0"/>
            <wp:positionH relativeFrom="column">
              <wp:posOffset>508000</wp:posOffset>
            </wp:positionH>
            <wp:positionV relativeFrom="paragraph">
              <wp:posOffset>2946400</wp:posOffset>
            </wp:positionV>
            <wp:extent cx="5185410" cy="12700"/>
            <wp:effectExtent l="0" t="0" r="0" b="0"/>
            <wp:wrapNone/>
            <wp:docPr id="2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74"/>
                    <a:srcRect/>
                    <a:stretch>
                      <a:fillRect/>
                    </a:stretch>
                  </pic:blipFill>
                  <pic:spPr>
                    <a:xfrm>
                      <a:off x="0" y="0"/>
                      <a:ext cx="5185410" cy="12700"/>
                    </a:xfrm>
                    <a:prstGeom prst="rect">
                      <a:avLst/>
                    </a:prstGeom>
                    <a:ln/>
                  </pic:spPr>
                </pic:pic>
              </a:graphicData>
            </a:graphic>
          </wp:anchor>
        </w:drawing>
      </w:r>
    </w:p>
    <w:p w14:paraId="6C74F9D3" w14:textId="77777777" w:rsidR="009057F6" w:rsidRPr="009057F6" w:rsidRDefault="009057F6" w:rsidP="009057F6">
      <w:pPr>
        <w:keepNext/>
        <w:keepLines/>
        <w:spacing w:line="240" w:lineRule="auto"/>
        <w:jc w:val="both"/>
        <w:rPr>
          <w:rFonts w:ascii="Times New Roman" w:eastAsia="Times New Roman" w:hAnsi="Times New Roman" w:cs="Times New Roman"/>
          <w:b/>
          <w:sz w:val="20"/>
          <w:szCs w:val="20"/>
        </w:rPr>
      </w:pPr>
    </w:p>
    <w:p w14:paraId="5EA1150D"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4B1883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9C450F3"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B622403"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F0C679A"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9EF309F"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18292E03"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7ED6F24B"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171A12D9" w14:textId="77777777" w:rsidR="00536615" w:rsidRDefault="00E34F3A" w:rsidP="009057F6">
      <w:pPr>
        <w:spacing w:after="160" w:line="240" w:lineRule="auto"/>
        <w:jc w:val="both"/>
        <w:rPr>
          <w:rFonts w:ascii="Times New Roman" w:eastAsia="Times New Roman" w:hAnsi="Times New Roman" w:cs="Times New Roman"/>
          <w:sz w:val="20"/>
          <w:szCs w:val="20"/>
        </w:rPr>
      </w:pPr>
      <w:r>
        <w:rPr>
          <w:noProof/>
          <w:lang w:val="en-US" w:eastAsia="en-US"/>
        </w:rPr>
        <w:drawing>
          <wp:anchor distT="0" distB="0" distL="114300" distR="114300" simplePos="0" relativeHeight="251786240" behindDoc="0" locked="0" layoutInCell="1" allowOverlap="1" wp14:anchorId="1761E873" wp14:editId="221F4D95">
            <wp:simplePos x="0" y="0"/>
            <wp:positionH relativeFrom="column">
              <wp:posOffset>831850</wp:posOffset>
            </wp:positionH>
            <wp:positionV relativeFrom="paragraph">
              <wp:posOffset>234950</wp:posOffset>
            </wp:positionV>
            <wp:extent cx="1643380" cy="2349500"/>
            <wp:effectExtent l="0" t="0" r="0" b="0"/>
            <wp:wrapNone/>
            <wp:docPr id="97" name="Picture 97" descr="C:\Users\LENOVO\Pictures\BUKU KAS AKPHB\IMG_20210715_0624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Users\LENOVO\Pictures\BUKU KAS AKPHB\IMG_20210715_062421.jpg"/>
                    <pic:cNvPicPr>
                      <a:picLocks noChangeAspect="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43380" cy="2349500"/>
                    </a:xfrm>
                    <a:prstGeom prst="rect">
                      <a:avLst/>
                    </a:prstGeom>
                    <a:noFill/>
                    <a:ln>
                      <a:noFill/>
                    </a:ln>
                  </pic:spPr>
                </pic:pic>
              </a:graphicData>
            </a:graphic>
          </wp:anchor>
        </w:drawing>
      </w:r>
    </w:p>
    <w:p w14:paraId="5E51BC03"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00A6AD3D"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1550B117"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53A66E1C"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32DB1AB3"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1A9C2430"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73251323"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705C0D6A"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167B8456"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1B908F37"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lang w:val="en-US" w:eastAsia="en-US"/>
        </w:rPr>
        <w:drawing>
          <wp:anchor distT="0" distB="0" distL="114300" distR="114300" simplePos="0" relativeHeight="251688960" behindDoc="0" locked="0" layoutInCell="1" hidden="0" allowOverlap="1" wp14:anchorId="25F023BF" wp14:editId="08982F55">
            <wp:simplePos x="0" y="0"/>
            <wp:positionH relativeFrom="column">
              <wp:posOffset>1</wp:posOffset>
            </wp:positionH>
            <wp:positionV relativeFrom="paragraph">
              <wp:posOffset>101600</wp:posOffset>
            </wp:positionV>
            <wp:extent cx="5196840" cy="12700"/>
            <wp:effectExtent l="0" t="0" r="0" b="0"/>
            <wp:wrapNone/>
            <wp:docPr id="2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6"/>
                    <a:srcRect/>
                    <a:stretch>
                      <a:fillRect/>
                    </a:stretch>
                  </pic:blipFill>
                  <pic:spPr>
                    <a:xfrm>
                      <a:off x="0" y="0"/>
                      <a:ext cx="5196840" cy="12700"/>
                    </a:xfrm>
                    <a:prstGeom prst="rect">
                      <a:avLst/>
                    </a:prstGeom>
                    <a:ln/>
                  </pic:spPr>
                </pic:pic>
              </a:graphicData>
            </a:graphic>
          </wp:anchor>
        </w:drawing>
      </w:r>
    </w:p>
    <w:p w14:paraId="13D2FEC2" w14:textId="77777777" w:rsidR="009057F6" w:rsidRPr="00E34F3A" w:rsidRDefault="00E34F3A" w:rsidP="00E34F3A">
      <w:pPr>
        <w:pStyle w:val="Caption"/>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 xml:space="preserve">Figure 15 </w:t>
      </w:r>
      <w:r w:rsidRPr="00993B6D">
        <w:rPr>
          <w:rFonts w:ascii="Times New Roman" w:hAnsi="Times New Roman" w:cs="Times New Roman"/>
          <w:b w:val="0"/>
          <w:i/>
          <w:color w:val="auto"/>
        </w:rPr>
        <w:fldChar w:fldCharType="begin"/>
      </w:r>
      <w:r w:rsidRPr="00993B6D">
        <w:rPr>
          <w:rFonts w:ascii="Times New Roman" w:hAnsi="Times New Roman" w:cs="Times New Roman"/>
          <w:b w:val="0"/>
          <w:i/>
          <w:color w:val="auto"/>
        </w:rPr>
        <w:instrText xml:space="preserve"> SEQ Figure_15 \* ARABIC </w:instrText>
      </w:r>
      <w:r w:rsidRPr="00993B6D">
        <w:rPr>
          <w:rFonts w:ascii="Times New Roman" w:hAnsi="Times New Roman" w:cs="Times New Roman"/>
          <w:b w:val="0"/>
          <w:i/>
          <w:color w:val="auto"/>
        </w:rPr>
        <w:fldChar w:fldCharType="separate"/>
      </w:r>
      <w:r w:rsidRPr="00993B6D">
        <w:rPr>
          <w:rFonts w:ascii="Times New Roman" w:hAnsi="Times New Roman" w:cs="Times New Roman"/>
          <w:b w:val="0"/>
          <w:i/>
          <w:noProof/>
          <w:color w:val="auto"/>
        </w:rPr>
        <w:t>1</w:t>
      </w:r>
      <w:r w:rsidRPr="00993B6D">
        <w:rPr>
          <w:rFonts w:ascii="Times New Roman" w:hAnsi="Times New Roman" w:cs="Times New Roman"/>
          <w:b w:val="0"/>
          <w:i/>
          <w:color w:val="auto"/>
        </w:rPr>
        <w:fldChar w:fldCharType="end"/>
      </w:r>
      <w:r w:rsidRPr="00993B6D">
        <w:rPr>
          <w:rFonts w:ascii="Times New Roman" w:hAnsi="Times New Roman" w:cs="Times New Roman"/>
          <w:b w:val="0"/>
          <w:i/>
          <w:color w:val="auto"/>
        </w:rPr>
        <w:t>. Steps to Download Ledger Report</w:t>
      </w:r>
    </w:p>
    <w:p w14:paraId="208420C9" w14:textId="77777777" w:rsidR="009057F6" w:rsidRPr="009057F6" w:rsidRDefault="009057F6" w:rsidP="009057F6">
      <w:pPr>
        <w:pStyle w:val="Heading2"/>
        <w:numPr>
          <w:ilvl w:val="1"/>
          <w:numId w:val="16"/>
        </w:numPr>
        <w:spacing w:before="200" w:after="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Discussion on</w:t>
      </w:r>
    </w:p>
    <w:p w14:paraId="07EA7D5D" w14:textId="77777777" w:rsidR="009057F6" w:rsidRPr="009057F6" w:rsidRDefault="009057F6" w:rsidP="009057F6">
      <w:pPr>
        <w:pStyle w:val="Heading3"/>
        <w:numPr>
          <w:ilvl w:val="2"/>
          <w:numId w:val="16"/>
        </w:numPr>
        <w:spacing w:before="40" w:after="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color w:val="000000"/>
          <w:sz w:val="20"/>
          <w:szCs w:val="20"/>
        </w:rPr>
        <w:t>Analysis of Business Recording Application needs</w:t>
      </w:r>
    </w:p>
    <w:p w14:paraId="49D8110E" w14:textId="77777777" w:rsidR="009057F6" w:rsidRPr="009057F6" w:rsidRDefault="009057F6" w:rsidP="009057F6">
      <w:pPr>
        <w:spacing w:after="160" w:line="240" w:lineRule="auto"/>
        <w:ind w:firstLine="567"/>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From the results of open interviews with several respondents using the application, it is known that the existing business recording applications still have shortcomings in the aspects of application security and ease of use (user friendly), completeness of features and types of reports available.</w:t>
      </w:r>
    </w:p>
    <w:p w14:paraId="01132FBD" w14:textId="77777777" w:rsidR="009057F6" w:rsidRPr="009057F6" w:rsidRDefault="009057F6" w:rsidP="009057F6">
      <w:pPr>
        <w:spacing w:after="160" w:line="240" w:lineRule="auto"/>
        <w:ind w:firstLine="567"/>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Because of the continuous development of improvements to the business record application, it must be developed. To achieve the goal that all MSMEs are able to record their business properly, this application must be used by all groups of various ages of MSME actors. </w:t>
      </w:r>
    </w:p>
    <w:p w14:paraId="581B1D7B" w14:textId="77777777" w:rsidR="009057F6" w:rsidRPr="009057F6" w:rsidRDefault="009057F6" w:rsidP="009057F6">
      <w:pPr>
        <w:spacing w:after="160" w:line="240" w:lineRule="auto"/>
        <w:ind w:firstLine="567"/>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ome aspects that make it easy for MSMEs include that the application can be used using a smartphone as well as using a laptop so that users are more flexible in reading reports or conducting online transactions.</w:t>
      </w:r>
    </w:p>
    <w:p w14:paraId="2346DDE4" w14:textId="77777777" w:rsidR="009057F6" w:rsidRPr="009057F6" w:rsidRDefault="009057F6" w:rsidP="009057F6">
      <w:pPr>
        <w:numPr>
          <w:ilvl w:val="2"/>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lastRenderedPageBreak/>
        <w:t>Business Recording Application Design The</w:t>
      </w:r>
    </w:p>
    <w:p w14:paraId="70BB2979" w14:textId="77777777" w:rsidR="009057F6" w:rsidRPr="009057F6" w:rsidRDefault="009057F6" w:rsidP="009057F6">
      <w:pPr>
        <w:spacing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AKPHB business record application is the initial pilot of an accounting application that is being developed. In general, all standards for the existence of a business recording application have been included in the AKPHB business recording application. The AKPHB business recording application answers some of the shortcomings that currently exist in several existing business recording applications. </w:t>
      </w:r>
    </w:p>
    <w:p w14:paraId="57330942" w14:textId="77777777" w:rsidR="009057F6" w:rsidRPr="009057F6" w:rsidRDefault="009057F6" w:rsidP="009057F6">
      <w:pPr>
        <w:spacing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e following are some of the advantages of the AKPHB Cash Book Application compared to the Cash book application or book stall: </w:t>
      </w:r>
    </w:p>
    <w:p w14:paraId="5BF6FE05" w14:textId="77777777"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For the AKPHB Cash Book application display, it is more attractive and clearer to read the writing compared to the cash book application display which tends to be more conspicuous so the writing is less clear</w:t>
      </w:r>
    </w:p>
    <w:p w14:paraId="2D7BE5E0" w14:textId="77777777"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AKPHB cash book application there are the discount recording feature when making sales transactions while the cash book does not have this feature</w:t>
      </w:r>
    </w:p>
    <w:p w14:paraId="052E96F9" w14:textId="77777777"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AKPHB application there is a quantity column display so that it automatically calculates the total while the cash book application does not have a quantity column so that the overall calculation is calculated manually then new calculations can be recorded to the application</w:t>
      </w:r>
    </w:p>
    <w:p w14:paraId="676284B4" w14:textId="77777777"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AKPHB application to log in using email so it is much safer, while the cash book application logs in using a number so security is less guaranteed</w:t>
      </w:r>
    </w:p>
    <w:p w14:paraId="4989DAB6" w14:textId="77777777" w:rsidR="00E34F3A" w:rsidRPr="001609AB" w:rsidRDefault="00E34F3A" w:rsidP="00E34F3A">
      <w:pPr>
        <w:tabs>
          <w:tab w:val="left" w:pos="426"/>
        </w:tabs>
        <w:spacing w:after="120" w:line="228" w:lineRule="auto"/>
      </w:pPr>
    </w:p>
    <w:p w14:paraId="4898527B" w14:textId="77777777" w:rsidR="000E011E" w:rsidRDefault="00E34F3A" w:rsidP="009057F6">
      <w:pPr>
        <w:pStyle w:val="Heading5"/>
        <w:keepNext w:val="0"/>
        <w:keepLines w:val="0"/>
        <w:numPr>
          <w:ilvl w:val="0"/>
          <w:numId w:val="7"/>
        </w:numPr>
        <w:tabs>
          <w:tab w:val="left" w:pos="360"/>
        </w:tabs>
        <w:spacing w:before="160" w:line="240" w:lineRule="auto"/>
        <w:jc w:val="center"/>
        <w:rPr>
          <w:rFonts w:ascii="Times New Roman" w:eastAsia="Times New Roman" w:hAnsi="Times New Roman" w:cs="Times New Roman"/>
          <w:smallCaps/>
          <w:color w:val="000000"/>
          <w:sz w:val="20"/>
          <w:szCs w:val="20"/>
        </w:rPr>
      </w:pPr>
      <w:r>
        <w:rPr>
          <w:rFonts w:ascii="Times New Roman" w:eastAsia="Times New Roman" w:hAnsi="Times New Roman" w:cs="Times New Roman"/>
          <w:smallCaps/>
          <w:color w:val="000000"/>
          <w:sz w:val="20"/>
          <w:szCs w:val="20"/>
        </w:rPr>
        <w:t>conclusons and suggestions</w:t>
      </w:r>
      <w:r w:rsidR="006631DF">
        <w:rPr>
          <w:rFonts w:ascii="Times New Roman" w:eastAsia="Times New Roman" w:hAnsi="Times New Roman" w:cs="Times New Roman"/>
          <w:smallCaps/>
          <w:color w:val="000000"/>
          <w:sz w:val="20"/>
          <w:szCs w:val="20"/>
        </w:rPr>
        <w:t xml:space="preserve"> </w:t>
      </w:r>
    </w:p>
    <w:p w14:paraId="16A114C6" w14:textId="77777777" w:rsidR="001609AB" w:rsidRPr="001609AB" w:rsidRDefault="001609AB" w:rsidP="001609AB">
      <w:pPr>
        <w:pStyle w:val="Heading1"/>
        <w:keepNext w:val="0"/>
        <w:keepLines w:val="0"/>
        <w:widowControl w:val="0"/>
        <w:spacing w:before="214" w:after="0" w:line="240" w:lineRule="auto"/>
        <w:ind w:left="426" w:hanging="426"/>
        <w:jc w:val="both"/>
        <w:rPr>
          <w:rFonts w:ascii="Times New Roman" w:eastAsia="Times New Roman" w:hAnsi="Times New Roman" w:cs="Times New Roman"/>
          <w:b/>
          <w:sz w:val="20"/>
          <w:szCs w:val="20"/>
        </w:rPr>
      </w:pPr>
      <w:r w:rsidRPr="001609AB">
        <w:rPr>
          <w:rFonts w:ascii="Times New Roman" w:eastAsia="Times New Roman" w:hAnsi="Times New Roman" w:cs="Times New Roman"/>
          <w:b/>
          <w:sz w:val="20"/>
          <w:szCs w:val="20"/>
        </w:rPr>
        <w:t xml:space="preserve">5.1 </w:t>
      </w:r>
      <w:r>
        <w:rPr>
          <w:rFonts w:ascii="Times New Roman" w:eastAsia="Times New Roman" w:hAnsi="Times New Roman" w:cs="Times New Roman"/>
          <w:b/>
          <w:sz w:val="20"/>
          <w:szCs w:val="20"/>
        </w:rPr>
        <w:t xml:space="preserve"> </w:t>
      </w:r>
      <w:r w:rsidRPr="001609AB">
        <w:rPr>
          <w:rFonts w:ascii="Times New Roman" w:eastAsia="Times New Roman" w:hAnsi="Times New Roman" w:cs="Times New Roman"/>
          <w:b/>
          <w:sz w:val="20"/>
          <w:szCs w:val="20"/>
        </w:rPr>
        <w:t xml:space="preserve">Conclusion The </w:t>
      </w:r>
    </w:p>
    <w:p w14:paraId="3CA6AC79" w14:textId="77777777" w:rsidR="001609AB" w:rsidRPr="001609AB" w:rsidRDefault="001609AB" w:rsidP="001609AB">
      <w:pPr>
        <w:spacing w:after="16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w:t>
      </w:r>
      <w:r w:rsidRPr="001609AB">
        <w:rPr>
          <w:rFonts w:ascii="Times New Roman" w:eastAsia="Times New Roman" w:hAnsi="Times New Roman" w:cs="Times New Roman"/>
          <w:sz w:val="20"/>
          <w:szCs w:val="20"/>
        </w:rPr>
        <w:t xml:space="preserve">onclusion in this study is that an adequate accounting information system for MSMEs is an information system that makes it easy for MSMEs to evaluate their business. In addition, the information system used can quickly provide information on matters needed in the business, such as the total balance of debts/receivables and other strategic matters. </w:t>
      </w:r>
    </w:p>
    <w:p w14:paraId="61336ECE" w14:textId="77777777" w:rsidR="001609AB" w:rsidRDefault="001609AB" w:rsidP="001609AB">
      <w:pPr>
        <w:spacing w:after="160" w:line="240" w:lineRule="auto"/>
        <w:ind w:firstLine="360"/>
        <w:jc w:val="both"/>
        <w:rPr>
          <w:rFonts w:ascii="Times New Roman" w:eastAsia="Times New Roman" w:hAnsi="Times New Roman" w:cs="Times New Roman"/>
          <w:sz w:val="20"/>
          <w:szCs w:val="20"/>
        </w:rPr>
      </w:pPr>
      <w:r w:rsidRPr="001609AB">
        <w:rPr>
          <w:rFonts w:ascii="Times New Roman" w:eastAsia="Times New Roman" w:hAnsi="Times New Roman" w:cs="Times New Roman"/>
          <w:sz w:val="20"/>
          <w:szCs w:val="20"/>
        </w:rPr>
        <w:t xml:space="preserve">While the Android-based accounting information system application needed to provide convenience for MSME actors is a simple but safe application, and easy to use by MSMEs of all ages/user ages. So that the benefits of the application are more optimal to help the development of MSMEs. </w:t>
      </w:r>
    </w:p>
    <w:p w14:paraId="0D2EAE4E" w14:textId="77777777" w:rsidR="00E34F3A" w:rsidRDefault="00E34F3A" w:rsidP="001609AB">
      <w:pPr>
        <w:spacing w:after="160" w:line="240" w:lineRule="auto"/>
        <w:ind w:firstLine="360"/>
        <w:jc w:val="both"/>
        <w:rPr>
          <w:rFonts w:ascii="Times New Roman" w:eastAsia="Times New Roman" w:hAnsi="Times New Roman" w:cs="Times New Roman"/>
          <w:sz w:val="20"/>
          <w:szCs w:val="20"/>
        </w:rPr>
      </w:pPr>
    </w:p>
    <w:p w14:paraId="52E1952A" w14:textId="77777777" w:rsidR="00E34F3A" w:rsidRPr="001609AB" w:rsidRDefault="00E34F3A" w:rsidP="001609AB">
      <w:pPr>
        <w:spacing w:after="160" w:line="240" w:lineRule="auto"/>
        <w:ind w:firstLine="360"/>
        <w:jc w:val="both"/>
        <w:rPr>
          <w:rFonts w:ascii="Times New Roman" w:eastAsia="Times New Roman" w:hAnsi="Times New Roman" w:cs="Times New Roman"/>
          <w:sz w:val="20"/>
          <w:szCs w:val="20"/>
        </w:rPr>
      </w:pPr>
    </w:p>
    <w:p w14:paraId="33245A41" w14:textId="77777777" w:rsidR="001609AB" w:rsidRPr="001609AB" w:rsidRDefault="001609AB" w:rsidP="001609AB">
      <w:pPr>
        <w:pStyle w:val="Heading1"/>
        <w:keepNext w:val="0"/>
        <w:keepLines w:val="0"/>
        <w:widowControl w:val="0"/>
        <w:spacing w:before="214" w:after="0" w:line="240" w:lineRule="auto"/>
        <w:ind w:left="284" w:hanging="284"/>
        <w:jc w:val="both"/>
        <w:rPr>
          <w:rFonts w:ascii="Times New Roman" w:eastAsia="Times New Roman" w:hAnsi="Times New Roman" w:cs="Times New Roman"/>
          <w:b/>
          <w:sz w:val="20"/>
          <w:szCs w:val="20"/>
        </w:rPr>
      </w:pPr>
      <w:r w:rsidRPr="001609AB">
        <w:rPr>
          <w:rFonts w:ascii="Times New Roman" w:eastAsia="Times New Roman" w:hAnsi="Times New Roman" w:cs="Times New Roman"/>
          <w:b/>
          <w:sz w:val="20"/>
          <w:szCs w:val="20"/>
        </w:rPr>
        <w:t>5.2 Suggestions</w:t>
      </w:r>
    </w:p>
    <w:p w14:paraId="14A73BF8" w14:textId="77777777" w:rsidR="001609AB" w:rsidRPr="001609AB" w:rsidRDefault="001609AB" w:rsidP="001609AB">
      <w:pPr>
        <w:spacing w:after="160" w:line="240" w:lineRule="auto"/>
        <w:ind w:firstLine="284"/>
        <w:jc w:val="both"/>
        <w:rPr>
          <w:rFonts w:ascii="Times New Roman" w:eastAsia="Times New Roman" w:hAnsi="Times New Roman" w:cs="Times New Roman"/>
          <w:sz w:val="20"/>
          <w:szCs w:val="20"/>
        </w:rPr>
      </w:pPr>
      <w:r w:rsidRPr="001609AB">
        <w:rPr>
          <w:rFonts w:ascii="Times New Roman" w:eastAsia="Times New Roman" w:hAnsi="Times New Roman" w:cs="Times New Roman"/>
          <w:sz w:val="20"/>
          <w:szCs w:val="20"/>
        </w:rPr>
        <w:t>Suggestions that can be given for further research is the need to evaluate the implementation of the AKPHB business recording application in MSMEs. Henceforth, mass trials can be carried out whether this application is reliable enough to be used by MSMEs.</w:t>
      </w:r>
    </w:p>
    <w:p w14:paraId="6EB45017" w14:textId="77777777" w:rsidR="001609AB" w:rsidRPr="001609AB" w:rsidRDefault="001609AB" w:rsidP="001609AB">
      <w:pPr>
        <w:spacing w:after="160" w:line="240" w:lineRule="auto"/>
        <w:ind w:firstLine="284"/>
        <w:jc w:val="both"/>
        <w:rPr>
          <w:rFonts w:ascii="Times New Roman" w:eastAsia="Times New Roman" w:hAnsi="Times New Roman" w:cs="Times New Roman"/>
          <w:sz w:val="20"/>
          <w:szCs w:val="20"/>
        </w:rPr>
      </w:pPr>
      <w:r w:rsidRPr="001609AB">
        <w:rPr>
          <w:rFonts w:ascii="Times New Roman" w:eastAsia="Times New Roman" w:hAnsi="Times New Roman" w:cs="Times New Roman"/>
          <w:sz w:val="20"/>
          <w:szCs w:val="20"/>
        </w:rPr>
        <w:lastRenderedPageBreak/>
        <w:t>Suggestions for institutions are that research for the development of this kind of application can be supported with sufficient funding to stimulate the existence of patents in the study program environment at the Harapan Bersama Polytechnic</w:t>
      </w:r>
    </w:p>
    <w:p w14:paraId="167168A3" w14:textId="77777777" w:rsidR="006631DF" w:rsidRDefault="00E34F3A" w:rsidP="006631DF">
      <w:pPr>
        <w:pStyle w:val="Heading5"/>
        <w:keepNext w:val="0"/>
        <w:keepLines w:val="0"/>
        <w:numPr>
          <w:ilvl w:val="0"/>
          <w:numId w:val="7"/>
        </w:numPr>
        <w:tabs>
          <w:tab w:val="left" w:pos="360"/>
        </w:tabs>
        <w:spacing w:before="160" w:line="240" w:lineRule="auto"/>
        <w:jc w:val="center"/>
        <w:rPr>
          <w:rFonts w:ascii="Times New Roman" w:eastAsia="Times New Roman" w:hAnsi="Times New Roman" w:cs="Times New Roman"/>
          <w:smallCaps/>
          <w:color w:val="000000"/>
          <w:sz w:val="20"/>
          <w:szCs w:val="20"/>
        </w:rPr>
      </w:pPr>
      <w:r>
        <w:rPr>
          <w:rFonts w:ascii="Times New Roman" w:eastAsia="Times New Roman" w:hAnsi="Times New Roman" w:cs="Times New Roman"/>
          <w:smallCaps/>
          <w:color w:val="000000"/>
          <w:sz w:val="20"/>
          <w:szCs w:val="20"/>
        </w:rPr>
        <w:t>References</w:t>
      </w:r>
    </w:p>
    <w:p w14:paraId="17C7E672" w14:textId="77777777" w:rsidR="00B92D51" w:rsidRPr="00B92D51" w:rsidRDefault="00BB72EF"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 xml:space="preserve">ADDIN Mendeley Bibliography CSL_BIBLIOGRAPHY </w:instrText>
      </w:r>
      <w:r>
        <w:rPr>
          <w:rFonts w:ascii="Times New Roman" w:eastAsia="Times New Roman" w:hAnsi="Times New Roman" w:cs="Times New Roman"/>
          <w:sz w:val="20"/>
          <w:szCs w:val="20"/>
        </w:rPr>
        <w:fldChar w:fldCharType="separate"/>
      </w:r>
      <w:r w:rsidR="00B92D51" w:rsidRPr="00B92D51">
        <w:rPr>
          <w:rFonts w:ascii="Times New Roman" w:hAnsi="Times New Roman" w:cs="Times New Roman"/>
          <w:noProof/>
          <w:sz w:val="20"/>
          <w:szCs w:val="24"/>
        </w:rPr>
        <w:t xml:space="preserve">[1]. </w:t>
      </w:r>
      <w:r w:rsidR="00B92D51" w:rsidRPr="00B92D51">
        <w:rPr>
          <w:rFonts w:ascii="Times New Roman" w:hAnsi="Times New Roman" w:cs="Times New Roman"/>
          <w:noProof/>
          <w:sz w:val="20"/>
          <w:szCs w:val="24"/>
        </w:rPr>
        <w:tab/>
        <w:t>Haryanti DM, Hidayah I. Potret UMKM Indonesia: Si Kecil yang Berperan Besar | UKM Indonesia [Internet]. www.ukmindonesia.id. 2018 [cited 2021 Mar 23]. Available from: https://www.ukmindonesia.id/baca-artikel/62</w:t>
      </w:r>
    </w:p>
    <w:p w14:paraId="6AE063DA"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2]. </w:t>
      </w:r>
      <w:r w:rsidRPr="00B92D51">
        <w:rPr>
          <w:rFonts w:ascii="Times New Roman" w:hAnsi="Times New Roman" w:cs="Times New Roman"/>
          <w:noProof/>
          <w:sz w:val="20"/>
          <w:szCs w:val="24"/>
        </w:rPr>
        <w:tab/>
        <w:t>Utami DN. Securities Crowd Funding Resmi Diluncurkan [Internet]. https://market.bisnis.com/r. 2021 [cited 2021 Mar 23]. Available from: https://market.bisnis.com/read/20210104/7/1338197/securities-crowd-funding-resmi-diluncurkan</w:t>
      </w:r>
    </w:p>
    <w:p w14:paraId="3D638421"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3]. </w:t>
      </w:r>
      <w:r w:rsidRPr="00B92D51">
        <w:rPr>
          <w:rFonts w:ascii="Times New Roman" w:hAnsi="Times New Roman" w:cs="Times New Roman"/>
          <w:noProof/>
          <w:sz w:val="20"/>
          <w:szCs w:val="24"/>
        </w:rPr>
        <w:tab/>
        <w:t xml:space="preserve">Legina X, Sofia IP. Pemanfaatan Software Pembukuan Akuntansi Sebagai Solusi Atas Sistem Pembukuan Manual Pada Umkm. J Neraca J Pendidik dan Ilmu Ekon Akunt. 2020;4(2):172. </w:t>
      </w:r>
    </w:p>
    <w:p w14:paraId="2DD0A90D"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4]. </w:t>
      </w:r>
      <w:r w:rsidRPr="00B92D51">
        <w:rPr>
          <w:rFonts w:ascii="Times New Roman" w:hAnsi="Times New Roman" w:cs="Times New Roman"/>
          <w:noProof/>
          <w:sz w:val="20"/>
          <w:szCs w:val="24"/>
        </w:rPr>
        <w:tab/>
        <w:t>Pulakanam V, Suraweera T. Implementing Accounting Software in Small Businesses in New Zealand: an Exploratory Investigation. Account Bus Public Interes [Internet]. 2010;9(64):98–124. Available from: https://www.academia.edu/14396489/Implementing_Accounting_Software_In_Small_Businesses_In_New_Zealand_An_Exploratory_Investigation</w:t>
      </w:r>
    </w:p>
    <w:p w14:paraId="38F22101"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5]. </w:t>
      </w:r>
      <w:r w:rsidRPr="00B92D51">
        <w:rPr>
          <w:rFonts w:ascii="Times New Roman" w:hAnsi="Times New Roman" w:cs="Times New Roman"/>
          <w:noProof/>
          <w:sz w:val="20"/>
          <w:szCs w:val="24"/>
        </w:rPr>
        <w:tab/>
        <w:t xml:space="preserve">Waluya D, Dimas F. Perancangan Sistem Informasi Akuntansi Koperasi Dan Umkm Berbasis Technopreneur. J Ris Akunt dan Keuang. 2017;5(2):1423–40. </w:t>
      </w:r>
    </w:p>
    <w:p w14:paraId="3BE8EF91"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6]. </w:t>
      </w:r>
      <w:r w:rsidRPr="00B92D51">
        <w:rPr>
          <w:rFonts w:ascii="Times New Roman" w:hAnsi="Times New Roman" w:cs="Times New Roman"/>
          <w:noProof/>
          <w:sz w:val="20"/>
          <w:szCs w:val="24"/>
        </w:rPr>
        <w:tab/>
        <w:t xml:space="preserve">Rifani L, Aini N. Aplikasi sistem informasi akuntansi pada usaha kecil menengah kampung kue rungkut surabaya. Semin Nas Sist Inf Indones. 2016;427–36. </w:t>
      </w:r>
    </w:p>
    <w:p w14:paraId="723B5D19"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7]. </w:t>
      </w:r>
      <w:r w:rsidRPr="00B92D51">
        <w:rPr>
          <w:rFonts w:ascii="Times New Roman" w:hAnsi="Times New Roman" w:cs="Times New Roman"/>
          <w:noProof/>
          <w:sz w:val="20"/>
          <w:szCs w:val="24"/>
        </w:rPr>
        <w:tab/>
        <w:t xml:space="preserve">Rahmayuni S. Peranan Laporan Keuangan dalam Menunjang Peningkatan Pendapatan Pada UKM. JSHP ( J Sos Hum dan Pendidikan). 2017;1(1):93. </w:t>
      </w:r>
    </w:p>
    <w:p w14:paraId="6A6F7699"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8]. </w:t>
      </w:r>
      <w:r w:rsidRPr="00B92D51">
        <w:rPr>
          <w:rFonts w:ascii="Times New Roman" w:hAnsi="Times New Roman" w:cs="Times New Roman"/>
          <w:noProof/>
          <w:sz w:val="20"/>
          <w:szCs w:val="24"/>
        </w:rPr>
        <w:tab/>
        <w:t>Hetika H, Sari YP, Faidah YA, Yasmin A. Aplikasi Penyusunan Laporan Keuangan Berbasis Android Sebagai Strategi Mempermudah Mengelola Keuangan UMKM di Kota Tegal. DIKEMAS (Jurnal Pengabdi Kpd Masyarakat) [Internet]. 2019 Oct 23 [cited 2021 Mar 23];3(2). Available from: http://journal.pnm.ac.id/index.php/dikemas/article/view/339</w:t>
      </w:r>
    </w:p>
    <w:p w14:paraId="5125C8C9"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9]. </w:t>
      </w:r>
      <w:r w:rsidRPr="00B92D51">
        <w:rPr>
          <w:rFonts w:ascii="Times New Roman" w:hAnsi="Times New Roman" w:cs="Times New Roman"/>
          <w:noProof/>
          <w:sz w:val="20"/>
          <w:szCs w:val="24"/>
        </w:rPr>
        <w:tab/>
        <w:t xml:space="preserve">Grande-Urquía E, Pérez-Estébanez R, Muñoz-Colomina C. The Impact of Accounting Information Systems ( AIS ) on Performance Measures. Int J Digit Account Res. 2011;11(February):25–43. </w:t>
      </w:r>
    </w:p>
    <w:p w14:paraId="3194B4DE"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10]. </w:t>
      </w:r>
      <w:r w:rsidRPr="00B92D51">
        <w:rPr>
          <w:rFonts w:ascii="Times New Roman" w:hAnsi="Times New Roman" w:cs="Times New Roman"/>
          <w:noProof/>
          <w:sz w:val="20"/>
          <w:szCs w:val="24"/>
        </w:rPr>
        <w:tab/>
        <w:t xml:space="preserve">Mulyatiningsih E. Riset Terapan. Yogyakarta; 2011. </w:t>
      </w:r>
    </w:p>
    <w:p w14:paraId="30EB6711"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rPr>
      </w:pPr>
      <w:r w:rsidRPr="00B92D51">
        <w:rPr>
          <w:rFonts w:ascii="Times New Roman" w:hAnsi="Times New Roman" w:cs="Times New Roman"/>
          <w:noProof/>
          <w:sz w:val="20"/>
          <w:szCs w:val="24"/>
        </w:rPr>
        <w:t xml:space="preserve">[11]. </w:t>
      </w:r>
      <w:r w:rsidRPr="00B92D51">
        <w:rPr>
          <w:rFonts w:ascii="Times New Roman" w:hAnsi="Times New Roman" w:cs="Times New Roman"/>
          <w:noProof/>
          <w:sz w:val="20"/>
          <w:szCs w:val="24"/>
        </w:rPr>
        <w:tab/>
        <w:t xml:space="preserve">Sardiarinto. Perancangan sistem informasi akuntasi usaha mikro kecil menengah di yogyakarta berbasis android. Bianglala Inform. 2019;7(2):123–9. </w:t>
      </w:r>
    </w:p>
    <w:p w14:paraId="51DDB66A" w14:textId="77777777" w:rsidR="001609AB" w:rsidRPr="001609AB" w:rsidRDefault="00BB72EF" w:rsidP="001609AB">
      <w:pPr>
        <w:widowControl w:val="0"/>
        <w:spacing w:line="360" w:lineRule="auto"/>
        <w:ind w:left="6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14:paraId="41ABE609" w14:textId="77777777" w:rsidR="001609AB" w:rsidRDefault="001609AB" w:rsidP="001609AB">
      <w:pPr>
        <w:widowControl w:val="0"/>
        <w:spacing w:line="360" w:lineRule="auto"/>
        <w:ind w:left="640"/>
        <w:jc w:val="both"/>
        <w:rPr>
          <w:rFonts w:ascii="Times New Roman" w:eastAsia="Times New Roman" w:hAnsi="Times New Roman" w:cs="Times New Roman"/>
          <w:sz w:val="28"/>
          <w:szCs w:val="28"/>
        </w:rPr>
      </w:pPr>
    </w:p>
    <w:p w14:paraId="7AA4C5D3" w14:textId="77777777" w:rsidR="001609AB" w:rsidRDefault="001609AB" w:rsidP="001609AB">
      <w:pPr>
        <w:widowControl w:val="0"/>
        <w:spacing w:line="360" w:lineRule="auto"/>
        <w:ind w:left="640"/>
        <w:jc w:val="both"/>
        <w:rPr>
          <w:rFonts w:ascii="Times New Roman" w:eastAsia="Times New Roman" w:hAnsi="Times New Roman" w:cs="Times New Roman"/>
          <w:sz w:val="28"/>
          <w:szCs w:val="28"/>
        </w:rPr>
      </w:pPr>
    </w:p>
    <w:p w14:paraId="1E4638B3" w14:textId="77777777" w:rsidR="001609AB" w:rsidRDefault="001609AB" w:rsidP="001609AB">
      <w:pPr>
        <w:spacing w:after="160" w:line="360" w:lineRule="auto"/>
        <w:jc w:val="both"/>
        <w:rPr>
          <w:rFonts w:ascii="Times New Roman" w:eastAsia="Times New Roman" w:hAnsi="Times New Roman" w:cs="Times New Roman"/>
          <w:sz w:val="28"/>
          <w:szCs w:val="28"/>
        </w:rPr>
      </w:pPr>
      <w:r>
        <w:br w:type="page"/>
      </w:r>
    </w:p>
    <w:sectPr w:rsidR="001609AB" w:rsidSect="006631DF">
      <w:type w:val="continuous"/>
      <w:pgSz w:w="11909" w:h="16834"/>
      <w:pgMar w:top="1080" w:right="734" w:bottom="2434" w:left="734" w:header="720" w:footer="720" w:gutter="0"/>
      <w:cols w:num="2"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DELL" w:date="2022-01-13T09:24:00Z" w:initials="D">
    <w:p w14:paraId="62E645B9" w14:textId="77777777" w:rsidR="0040356A" w:rsidRPr="0040356A" w:rsidRDefault="0040356A">
      <w:pPr>
        <w:pStyle w:val="CommentText"/>
        <w:rPr>
          <w:lang w:val="en-US"/>
        </w:rPr>
      </w:pPr>
      <w:r>
        <w:rPr>
          <w:rStyle w:val="CommentReference"/>
        </w:rPr>
        <w:annotationRef/>
      </w:r>
      <w:r>
        <w:rPr>
          <w:lang w:val="en-US"/>
        </w:rPr>
        <w:t>Mohon diperhatikan pemenggalan paragraf</w:t>
      </w:r>
    </w:p>
  </w:comment>
  <w:comment w:id="5" w:author="DELL" w:date="2022-01-13T09:25:00Z" w:initials="D">
    <w:p w14:paraId="370DBA4D" w14:textId="77777777" w:rsidR="0040356A" w:rsidRPr="0040356A" w:rsidRDefault="0040356A">
      <w:pPr>
        <w:pStyle w:val="CommentText"/>
        <w:rPr>
          <w:lang w:val="en-US"/>
        </w:rPr>
      </w:pPr>
      <w:r>
        <w:rPr>
          <w:rStyle w:val="CommentReference"/>
        </w:rPr>
        <w:annotationRef/>
      </w:r>
      <w:r>
        <w:rPr>
          <w:lang w:val="en-US"/>
        </w:rPr>
        <w:t>Penggunaan format internasional pada tabel</w:t>
      </w:r>
    </w:p>
  </w:comment>
  <w:comment w:id="14" w:author="DELL" w:date="2022-01-13T09:27:00Z" w:initials="D">
    <w:p w14:paraId="24B0EBA0" w14:textId="77777777" w:rsidR="0040356A" w:rsidRPr="0040356A" w:rsidRDefault="0040356A">
      <w:pPr>
        <w:pStyle w:val="CommentText"/>
        <w:rPr>
          <w:lang w:val="en-US"/>
        </w:rPr>
      </w:pPr>
      <w:r>
        <w:rPr>
          <w:rStyle w:val="CommentReference"/>
        </w:rPr>
        <w:annotationRef/>
      </w:r>
      <w:r>
        <w:rPr>
          <w:lang w:val="en-US"/>
        </w:rPr>
        <w:t>Mohon diberi penjelassan pada tiap2 gamba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E645B9" w15:done="0"/>
  <w15:commentEx w15:paraId="370DBA4D" w15:done="0"/>
  <w15:commentEx w15:paraId="24B0EBA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D15277" w14:textId="77777777" w:rsidR="004C6E56" w:rsidRDefault="004C6E56" w:rsidP="007113BF">
      <w:pPr>
        <w:spacing w:line="240" w:lineRule="auto"/>
      </w:pPr>
      <w:r>
        <w:separator/>
      </w:r>
    </w:p>
  </w:endnote>
  <w:endnote w:type="continuationSeparator" w:id="0">
    <w:p w14:paraId="6A279D5D" w14:textId="77777777" w:rsidR="004C6E56" w:rsidRDefault="004C6E56" w:rsidP="007113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CF6466" w14:textId="77777777" w:rsidR="004C6E56" w:rsidRDefault="004C6E56" w:rsidP="007113BF">
      <w:pPr>
        <w:spacing w:line="240" w:lineRule="auto"/>
      </w:pPr>
      <w:r>
        <w:separator/>
      </w:r>
    </w:p>
  </w:footnote>
  <w:footnote w:type="continuationSeparator" w:id="0">
    <w:p w14:paraId="7723179F" w14:textId="77777777" w:rsidR="004C6E56" w:rsidRDefault="004C6E56" w:rsidP="007113B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51B48"/>
    <w:multiLevelType w:val="multilevel"/>
    <w:tmpl w:val="7EC6F4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4E61128"/>
    <w:multiLevelType w:val="multilevel"/>
    <w:tmpl w:val="D8F854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72F338E"/>
    <w:multiLevelType w:val="multilevel"/>
    <w:tmpl w:val="311423A0"/>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lvlText w:val="%3."/>
      <w:lvlJc w:val="right"/>
      <w:pPr>
        <w:ind w:left="2189" w:hanging="180"/>
      </w:pPr>
      <w:rPr>
        <w:vertAlign w:val="baseline"/>
      </w:rPr>
    </w:lvl>
    <w:lvl w:ilvl="3">
      <w:start w:val="1"/>
      <w:numFmt w:val="decimal"/>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3" w15:restartNumberingAfterBreak="0">
    <w:nsid w:val="09C03499"/>
    <w:multiLevelType w:val="multilevel"/>
    <w:tmpl w:val="FE968C6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EB56321"/>
    <w:multiLevelType w:val="multilevel"/>
    <w:tmpl w:val="5C80F2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526764E"/>
    <w:multiLevelType w:val="multilevel"/>
    <w:tmpl w:val="AB0C685C"/>
    <w:lvl w:ilvl="0">
      <w:start w:val="1"/>
      <w:numFmt w:val="lowerLetter"/>
      <w:lvlText w:val="%1."/>
      <w:lvlJc w:val="left"/>
      <w:pPr>
        <w:ind w:left="720" w:hanging="360"/>
      </w:pPr>
      <w:rPr>
        <w:rFonts w:ascii="Times New Roman" w:eastAsia="Times New Roman" w:hAnsi="Times New Roman" w:cs="Times New Roman"/>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89665FD"/>
    <w:multiLevelType w:val="multilevel"/>
    <w:tmpl w:val="AC8AA3C8"/>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7" w15:restartNumberingAfterBreak="0">
    <w:nsid w:val="221E03AB"/>
    <w:multiLevelType w:val="multilevel"/>
    <w:tmpl w:val="A90CC59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2AD564E7"/>
    <w:multiLevelType w:val="multilevel"/>
    <w:tmpl w:val="8528CC48"/>
    <w:lvl w:ilvl="0">
      <w:start w:val="1"/>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9" w15:restartNumberingAfterBreak="0">
    <w:nsid w:val="2B313D55"/>
    <w:multiLevelType w:val="multilevel"/>
    <w:tmpl w:val="33582EDE"/>
    <w:lvl w:ilvl="0">
      <w:start w:val="1"/>
      <w:numFmt w:val="decimal"/>
      <w:lvlText w:val="%1."/>
      <w:lvlJc w:val="left"/>
      <w:pPr>
        <w:ind w:left="720" w:hanging="360"/>
      </w:pPr>
      <w:rPr>
        <w:rFonts w:ascii="Times New Roman" w:eastAsia="Times New Roman" w:hAnsi="Times New Roman" w:cs="Times New Roman"/>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0" w15:restartNumberingAfterBreak="0">
    <w:nsid w:val="2EA367F7"/>
    <w:multiLevelType w:val="multilevel"/>
    <w:tmpl w:val="804A268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1553490"/>
    <w:multiLevelType w:val="multilevel"/>
    <w:tmpl w:val="5F965250"/>
    <w:lvl w:ilvl="0">
      <w:start w:val="1"/>
      <w:numFmt w:val="lowerLetter"/>
      <w:lvlText w:val="%1."/>
      <w:lvlJc w:val="left"/>
      <w:pPr>
        <w:ind w:left="720" w:hanging="360"/>
      </w:pPr>
      <w:rPr>
        <w:rFonts w:ascii="Times New Roman" w:eastAsia="Times New Roman" w:hAnsi="Times New Roman" w:cs="Times New Roman"/>
        <w:b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0455039"/>
    <w:multiLevelType w:val="multilevel"/>
    <w:tmpl w:val="BBB80978"/>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3" w15:restartNumberingAfterBreak="0">
    <w:nsid w:val="54A62EDB"/>
    <w:multiLevelType w:val="multilevel"/>
    <w:tmpl w:val="821251D8"/>
    <w:lvl w:ilvl="0">
      <w:start w:val="1"/>
      <w:numFmt w:val="decimal"/>
      <w:lvlText w:val="%1."/>
      <w:lvlJc w:val="left"/>
      <w:pPr>
        <w:ind w:left="720" w:hanging="360"/>
      </w:pPr>
      <w:rPr>
        <w:rFonts w:ascii="Times New Roman" w:eastAsia="Times New Roman" w:hAnsi="Times New Roman" w:cs="Times New Roman"/>
        <w:b w:val="0"/>
      </w:rPr>
    </w:lvl>
    <w:lvl w:ilvl="1">
      <w:start w:val="2"/>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4" w15:restartNumberingAfterBreak="0">
    <w:nsid w:val="59A85CDB"/>
    <w:multiLevelType w:val="multilevel"/>
    <w:tmpl w:val="0A721458"/>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5" w15:restartNumberingAfterBreak="0">
    <w:nsid w:val="5B6925D6"/>
    <w:multiLevelType w:val="multilevel"/>
    <w:tmpl w:val="6DD60C52"/>
    <w:lvl w:ilvl="0">
      <w:start w:val="1"/>
      <w:numFmt w:val="upperRoman"/>
      <w:lvlText w:val="TABLE %1. "/>
      <w:lvlJc w:val="left"/>
      <w:pPr>
        <w:ind w:left="0" w:firstLine="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6" w15:restartNumberingAfterBreak="0">
    <w:nsid w:val="5D80327B"/>
    <w:multiLevelType w:val="multilevel"/>
    <w:tmpl w:val="D206E72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7" w15:restartNumberingAfterBreak="0">
    <w:nsid w:val="5E33085F"/>
    <w:multiLevelType w:val="multilevel"/>
    <w:tmpl w:val="AFD03DB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5E507256"/>
    <w:multiLevelType w:val="multilevel"/>
    <w:tmpl w:val="4EA0A872"/>
    <w:lvl w:ilvl="0">
      <w:start w:val="1"/>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9" w15:restartNumberingAfterBreak="0">
    <w:nsid w:val="5F767AD4"/>
    <w:multiLevelType w:val="multilevel"/>
    <w:tmpl w:val="E9ACED36"/>
    <w:lvl w:ilvl="0">
      <w:start w:val="1"/>
      <w:numFmt w:val="decimal"/>
      <w:lvlText w:val="Fig. %1."/>
      <w:lvlJc w:val="left"/>
      <w:pPr>
        <w:ind w:left="360" w:hanging="360"/>
      </w:pPr>
      <w:rPr>
        <w:rFonts w:ascii="Times New Roman" w:eastAsia="Times New Roman" w:hAnsi="Times New Roman" w:cs="Times New Roman"/>
        <w:b w:val="0"/>
        <w:i w:val="0"/>
        <w:color w:val="000000"/>
        <w:sz w:val="16"/>
        <w:szCs w:val="16"/>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0" w15:restartNumberingAfterBreak="0">
    <w:nsid w:val="62AD4481"/>
    <w:multiLevelType w:val="multilevel"/>
    <w:tmpl w:val="89E4887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2C31B7C"/>
    <w:multiLevelType w:val="multilevel"/>
    <w:tmpl w:val="36BAC8A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5AE0E7B"/>
    <w:multiLevelType w:val="multilevel"/>
    <w:tmpl w:val="669E49C8"/>
    <w:lvl w:ilvl="0">
      <w:start w:val="1"/>
      <w:numFmt w:val="bullet"/>
      <w:lvlText w:val="●"/>
      <w:lvlJc w:val="left"/>
      <w:pPr>
        <w:ind w:left="648"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3" w15:restartNumberingAfterBreak="0">
    <w:nsid w:val="6B2651FD"/>
    <w:multiLevelType w:val="multilevel"/>
    <w:tmpl w:val="47DAE1E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D326C39"/>
    <w:multiLevelType w:val="multilevel"/>
    <w:tmpl w:val="4F62D6EA"/>
    <w:lvl w:ilvl="0">
      <w:start w:val="1"/>
      <w:numFmt w:val="lowerLetter"/>
      <w:lvlText w:val="%1."/>
      <w:lvlJc w:val="left"/>
      <w:pPr>
        <w:ind w:left="786" w:hanging="360"/>
      </w:pPr>
      <w:rPr>
        <w:b w:val="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5" w15:restartNumberingAfterBreak="0">
    <w:nsid w:val="6E916F96"/>
    <w:multiLevelType w:val="multilevel"/>
    <w:tmpl w:val="57968154"/>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26" w15:restartNumberingAfterBreak="0">
    <w:nsid w:val="6ED700A3"/>
    <w:multiLevelType w:val="multilevel"/>
    <w:tmpl w:val="36E2D3DE"/>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num w:numId="1">
    <w:abstractNumId w:val="12"/>
  </w:num>
  <w:num w:numId="2">
    <w:abstractNumId w:val="15"/>
  </w:num>
  <w:num w:numId="3">
    <w:abstractNumId w:val="2"/>
  </w:num>
  <w:num w:numId="4">
    <w:abstractNumId w:val="6"/>
  </w:num>
  <w:num w:numId="5">
    <w:abstractNumId w:val="14"/>
  </w:num>
  <w:num w:numId="6">
    <w:abstractNumId w:val="19"/>
  </w:num>
  <w:num w:numId="7">
    <w:abstractNumId w:val="16"/>
  </w:num>
  <w:num w:numId="8">
    <w:abstractNumId w:val="22"/>
  </w:num>
  <w:num w:numId="9">
    <w:abstractNumId w:val="25"/>
  </w:num>
  <w:num w:numId="10">
    <w:abstractNumId w:val="9"/>
  </w:num>
  <w:num w:numId="11">
    <w:abstractNumId w:val="24"/>
  </w:num>
  <w:num w:numId="12">
    <w:abstractNumId w:val="13"/>
  </w:num>
  <w:num w:numId="13">
    <w:abstractNumId w:val="8"/>
  </w:num>
  <w:num w:numId="14">
    <w:abstractNumId w:val="1"/>
  </w:num>
  <w:num w:numId="15">
    <w:abstractNumId w:val="4"/>
  </w:num>
  <w:num w:numId="16">
    <w:abstractNumId w:val="18"/>
  </w:num>
  <w:num w:numId="17">
    <w:abstractNumId w:val="21"/>
  </w:num>
  <w:num w:numId="18">
    <w:abstractNumId w:val="23"/>
  </w:num>
  <w:num w:numId="19">
    <w:abstractNumId w:val="5"/>
  </w:num>
  <w:num w:numId="20">
    <w:abstractNumId w:val="11"/>
  </w:num>
  <w:num w:numId="21">
    <w:abstractNumId w:val="10"/>
  </w:num>
  <w:num w:numId="22">
    <w:abstractNumId w:val="26"/>
  </w:num>
  <w:num w:numId="23">
    <w:abstractNumId w:val="17"/>
  </w:num>
  <w:num w:numId="24">
    <w:abstractNumId w:val="20"/>
  </w:num>
  <w:num w:numId="25">
    <w:abstractNumId w:val="0"/>
  </w:num>
  <w:num w:numId="26">
    <w:abstractNumId w:val="3"/>
  </w:num>
  <w:num w:numId="27">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011E"/>
    <w:rsid w:val="0000158C"/>
    <w:rsid w:val="00051883"/>
    <w:rsid w:val="00081554"/>
    <w:rsid w:val="000E011E"/>
    <w:rsid w:val="001447C7"/>
    <w:rsid w:val="001609AB"/>
    <w:rsid w:val="002D77C7"/>
    <w:rsid w:val="0030425A"/>
    <w:rsid w:val="003A1973"/>
    <w:rsid w:val="003D5FA0"/>
    <w:rsid w:val="0040356A"/>
    <w:rsid w:val="004A126E"/>
    <w:rsid w:val="004C6E56"/>
    <w:rsid w:val="00536615"/>
    <w:rsid w:val="00540E56"/>
    <w:rsid w:val="00541F53"/>
    <w:rsid w:val="005703BC"/>
    <w:rsid w:val="005A66AD"/>
    <w:rsid w:val="006631DF"/>
    <w:rsid w:val="006E5CCE"/>
    <w:rsid w:val="007113BF"/>
    <w:rsid w:val="0071712E"/>
    <w:rsid w:val="007D63EF"/>
    <w:rsid w:val="007E343B"/>
    <w:rsid w:val="00815D29"/>
    <w:rsid w:val="009057F6"/>
    <w:rsid w:val="009F5866"/>
    <w:rsid w:val="00B92D51"/>
    <w:rsid w:val="00BB72EF"/>
    <w:rsid w:val="00BC2D8A"/>
    <w:rsid w:val="00C6687C"/>
    <w:rsid w:val="00C8723B"/>
    <w:rsid w:val="00CC4082"/>
    <w:rsid w:val="00D04C38"/>
    <w:rsid w:val="00D40DED"/>
    <w:rsid w:val="00DC2F31"/>
    <w:rsid w:val="00E27320"/>
    <w:rsid w:val="00E34F3A"/>
    <w:rsid w:val="00E84615"/>
    <w:rsid w:val="00EF5123"/>
    <w:rsid w:val="00F151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554FAC"/>
  <w15:docId w15:val="{498543EF-A64A-4B06-8083-BCDCFD09A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id-ID"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1">
    <w:name w:val="1"/>
    <w:basedOn w:val="TableNormal"/>
    <w:tblPr>
      <w:tblStyleRowBandSize w:val="1"/>
      <w:tblStyleColBandSize w:val="1"/>
    </w:tblPr>
  </w:style>
  <w:style w:type="paragraph" w:styleId="ListParagraph">
    <w:name w:val="List Paragraph"/>
    <w:basedOn w:val="Normal"/>
    <w:uiPriority w:val="34"/>
    <w:qFormat/>
    <w:rsid w:val="006E5CCE"/>
    <w:pPr>
      <w:ind w:left="720"/>
      <w:contextualSpacing/>
    </w:pPr>
  </w:style>
  <w:style w:type="paragraph" w:styleId="BalloonText">
    <w:name w:val="Balloon Text"/>
    <w:basedOn w:val="Normal"/>
    <w:link w:val="BalloonTextChar"/>
    <w:uiPriority w:val="99"/>
    <w:semiHidden/>
    <w:unhideWhenUsed/>
    <w:rsid w:val="001447C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47C7"/>
    <w:rPr>
      <w:rFonts w:ascii="Tahoma" w:hAnsi="Tahoma" w:cs="Tahoma"/>
      <w:sz w:val="16"/>
      <w:szCs w:val="16"/>
    </w:rPr>
  </w:style>
  <w:style w:type="character" w:styleId="Hyperlink">
    <w:name w:val="Hyperlink"/>
    <w:basedOn w:val="DefaultParagraphFont"/>
    <w:uiPriority w:val="99"/>
    <w:unhideWhenUsed/>
    <w:rsid w:val="006631DF"/>
    <w:rPr>
      <w:color w:val="0000FF" w:themeColor="hyperlink"/>
      <w:u w:val="single"/>
    </w:rPr>
  </w:style>
  <w:style w:type="paragraph" w:styleId="Caption">
    <w:name w:val="caption"/>
    <w:basedOn w:val="Normal"/>
    <w:next w:val="Normal"/>
    <w:uiPriority w:val="35"/>
    <w:unhideWhenUsed/>
    <w:qFormat/>
    <w:rsid w:val="007113BF"/>
    <w:pPr>
      <w:spacing w:after="200" w:line="240" w:lineRule="auto"/>
    </w:pPr>
    <w:rPr>
      <w:b/>
      <w:bCs/>
      <w:color w:val="4F81BD" w:themeColor="accent1"/>
      <w:sz w:val="18"/>
      <w:szCs w:val="18"/>
    </w:rPr>
  </w:style>
  <w:style w:type="paragraph" w:styleId="Header">
    <w:name w:val="header"/>
    <w:basedOn w:val="Normal"/>
    <w:link w:val="HeaderChar"/>
    <w:uiPriority w:val="99"/>
    <w:unhideWhenUsed/>
    <w:rsid w:val="007113BF"/>
    <w:pPr>
      <w:tabs>
        <w:tab w:val="center" w:pos="4513"/>
        <w:tab w:val="right" w:pos="9026"/>
      </w:tabs>
      <w:spacing w:line="240" w:lineRule="auto"/>
    </w:pPr>
  </w:style>
  <w:style w:type="character" w:customStyle="1" w:styleId="HeaderChar">
    <w:name w:val="Header Char"/>
    <w:basedOn w:val="DefaultParagraphFont"/>
    <w:link w:val="Header"/>
    <w:uiPriority w:val="99"/>
    <w:rsid w:val="007113BF"/>
  </w:style>
  <w:style w:type="paragraph" w:styleId="Footer">
    <w:name w:val="footer"/>
    <w:basedOn w:val="Normal"/>
    <w:link w:val="FooterChar"/>
    <w:uiPriority w:val="99"/>
    <w:unhideWhenUsed/>
    <w:rsid w:val="007113BF"/>
    <w:pPr>
      <w:tabs>
        <w:tab w:val="center" w:pos="4513"/>
        <w:tab w:val="right" w:pos="9026"/>
      </w:tabs>
      <w:spacing w:line="240" w:lineRule="auto"/>
    </w:pPr>
  </w:style>
  <w:style w:type="character" w:customStyle="1" w:styleId="FooterChar">
    <w:name w:val="Footer Char"/>
    <w:basedOn w:val="DefaultParagraphFont"/>
    <w:link w:val="Footer"/>
    <w:uiPriority w:val="99"/>
    <w:rsid w:val="007113BF"/>
  </w:style>
  <w:style w:type="character" w:styleId="CommentReference">
    <w:name w:val="annotation reference"/>
    <w:basedOn w:val="DefaultParagraphFont"/>
    <w:uiPriority w:val="99"/>
    <w:semiHidden/>
    <w:unhideWhenUsed/>
    <w:rsid w:val="0040356A"/>
    <w:rPr>
      <w:sz w:val="16"/>
      <w:szCs w:val="16"/>
    </w:rPr>
  </w:style>
  <w:style w:type="paragraph" w:styleId="CommentText">
    <w:name w:val="annotation text"/>
    <w:basedOn w:val="Normal"/>
    <w:link w:val="CommentTextChar"/>
    <w:uiPriority w:val="99"/>
    <w:semiHidden/>
    <w:unhideWhenUsed/>
    <w:rsid w:val="0040356A"/>
    <w:pPr>
      <w:spacing w:line="240" w:lineRule="auto"/>
    </w:pPr>
    <w:rPr>
      <w:sz w:val="20"/>
      <w:szCs w:val="20"/>
    </w:rPr>
  </w:style>
  <w:style w:type="character" w:customStyle="1" w:styleId="CommentTextChar">
    <w:name w:val="Comment Text Char"/>
    <w:basedOn w:val="DefaultParagraphFont"/>
    <w:link w:val="CommentText"/>
    <w:uiPriority w:val="99"/>
    <w:semiHidden/>
    <w:rsid w:val="0040356A"/>
    <w:rPr>
      <w:sz w:val="20"/>
      <w:szCs w:val="20"/>
    </w:rPr>
  </w:style>
  <w:style w:type="paragraph" w:styleId="CommentSubject">
    <w:name w:val="annotation subject"/>
    <w:basedOn w:val="CommentText"/>
    <w:next w:val="CommentText"/>
    <w:link w:val="CommentSubjectChar"/>
    <w:uiPriority w:val="99"/>
    <w:semiHidden/>
    <w:unhideWhenUsed/>
    <w:rsid w:val="0040356A"/>
    <w:rPr>
      <w:b/>
      <w:bCs/>
    </w:rPr>
  </w:style>
  <w:style w:type="character" w:customStyle="1" w:styleId="CommentSubjectChar">
    <w:name w:val="Comment Subject Char"/>
    <w:basedOn w:val="CommentTextChar"/>
    <w:link w:val="CommentSubject"/>
    <w:uiPriority w:val="99"/>
    <w:semiHidden/>
    <w:rsid w:val="0040356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image" Target="media/image9.jpeg"/><Relationship Id="rId21" Type="http://schemas.openxmlformats.org/officeDocument/2006/relationships/image" Target="media/image6.png"/><Relationship Id="rId42" Type="http://schemas.openxmlformats.org/officeDocument/2006/relationships/image" Target="media/image25.jpeg"/><Relationship Id="rId47" Type="http://schemas.openxmlformats.org/officeDocument/2006/relationships/image" Target="media/image30.jpe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1.jpg"/><Relationship Id="rId11" Type="http://schemas.openxmlformats.org/officeDocument/2006/relationships/diagramData" Target="diagrams/data1.xml"/><Relationship Id="rId24" Type="http://schemas.openxmlformats.org/officeDocument/2006/relationships/image" Target="media/image9.png"/><Relationship Id="rId32" Type="http://schemas.openxmlformats.org/officeDocument/2006/relationships/image" Target="media/image15.jpe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1.jpeg"/><Relationship Id="rId66" Type="http://schemas.openxmlformats.org/officeDocument/2006/relationships/image" Target="media/image49.jpeg"/><Relationship Id="rId74" Type="http://schemas.openxmlformats.org/officeDocument/2006/relationships/image" Target="media/image57.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4.jpeg"/><Relationship Id="rId19" Type="http://schemas.openxmlformats.org/officeDocument/2006/relationships/image" Target="media/image4.png"/><Relationship Id="rId14" Type="http://schemas.openxmlformats.org/officeDocument/2006/relationships/diagramColors" Target="diagrams/colors1.xml"/><Relationship Id="rId22" Type="http://schemas.openxmlformats.org/officeDocument/2006/relationships/image" Target="media/image7.pn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png"/><Relationship Id="rId64" Type="http://schemas.openxmlformats.org/officeDocument/2006/relationships/image" Target="media/image47.jpeg"/><Relationship Id="rId69" Type="http://schemas.openxmlformats.org/officeDocument/2006/relationships/image" Target="media/image52.jpeg"/><Relationship Id="rId77" Type="http://schemas.openxmlformats.org/officeDocument/2006/relationships/fontTable" Target="fontTable.xml"/><Relationship Id="rId8" Type="http://schemas.openxmlformats.org/officeDocument/2006/relationships/hyperlink" Target="mailto:hetika_tika@gmail.com" TargetMode="External"/><Relationship Id="rId51" Type="http://schemas.openxmlformats.org/officeDocument/2006/relationships/image" Target="media/image34.jpeg"/><Relationship Id="rId72" Type="http://schemas.openxmlformats.org/officeDocument/2006/relationships/image" Target="media/image55.jpeg"/><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image" Target="media/image2.png"/><Relationship Id="rId25" Type="http://schemas.openxmlformats.org/officeDocument/2006/relationships/image" Target="media/image7.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2.jpeg"/><Relationship Id="rId67" Type="http://schemas.openxmlformats.org/officeDocument/2006/relationships/image" Target="media/image50.jpeg"/><Relationship Id="rId20" Type="http://schemas.openxmlformats.org/officeDocument/2006/relationships/image" Target="media/image5.jpeg"/><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image" Target="media/image45.jpeg"/><Relationship Id="rId70" Type="http://schemas.openxmlformats.org/officeDocument/2006/relationships/image" Target="media/image53.jpeg"/><Relationship Id="rId75" Type="http://schemas.openxmlformats.org/officeDocument/2006/relationships/image" Target="media/image58.jpe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diagramDrawing" Target="diagrams/drawing1.xml"/><Relationship Id="rId23" Type="http://schemas.openxmlformats.org/officeDocument/2006/relationships/image" Target="media/image8.jpeg"/><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image" Target="media/image32.png"/><Relationship Id="rId57" Type="http://schemas.openxmlformats.org/officeDocument/2006/relationships/image" Target="media/image40.png"/><Relationship Id="rId10" Type="http://schemas.microsoft.com/office/2011/relationships/commentsExtended" Target="commentsExtended.xml"/><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3.jpeg"/><Relationship Id="rId65" Type="http://schemas.openxmlformats.org/officeDocument/2006/relationships/image" Target="media/image48.jpeg"/><Relationship Id="rId73" Type="http://schemas.openxmlformats.org/officeDocument/2006/relationships/image" Target="media/image56.jpeg"/><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diagramQuickStyle" Target="diagrams/quickStyle1.xml"/><Relationship Id="rId18" Type="http://schemas.openxmlformats.org/officeDocument/2006/relationships/image" Target="media/image3.png"/><Relationship Id="rId39" Type="http://schemas.openxmlformats.org/officeDocument/2006/relationships/image" Target="media/image22.png"/><Relationship Id="rId34" Type="http://schemas.openxmlformats.org/officeDocument/2006/relationships/image" Target="media/image17.jpeg"/><Relationship Id="rId50" Type="http://schemas.openxmlformats.org/officeDocument/2006/relationships/image" Target="media/image33.png"/><Relationship Id="rId55" Type="http://schemas.openxmlformats.org/officeDocument/2006/relationships/image" Target="media/image38.jpe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jpeg"/><Relationship Id="rId2" Type="http://schemas.openxmlformats.org/officeDocument/2006/relationships/numbering" Target="numbering.xml"/><Relationship Id="rId29" Type="http://schemas.openxmlformats.org/officeDocument/2006/relationships/image" Target="media/image1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AC490A-6F0B-4B12-B6A5-40C05923E869}" type="doc">
      <dgm:prSet loTypeId="urn:microsoft.com/office/officeart/2005/8/layout/hProcess9" loCatId="process" qsTypeId="urn:microsoft.com/office/officeart/2005/8/quickstyle/simple1" qsCatId="simple" csTypeId="urn:microsoft.com/office/officeart/2005/8/colors/accent1_2" csCatId="accent1" phldr="1"/>
      <dgm:spPr/>
    </dgm:pt>
    <dgm:pt modelId="{91CBDC33-5102-4CED-90E5-D3D16E6C11E3}">
      <dgm:prSet phldrT="[Text]"/>
      <dgm:spPr/>
      <dgm:t>
        <a:bodyPr/>
        <a:lstStyle/>
        <a:p>
          <a:r>
            <a:rPr lang="en-US"/>
            <a:t>Melakukan survey atas kelebihan dan kekurangan aplikasi pencatatan bisnis UMKM</a:t>
          </a:r>
        </a:p>
      </dgm:t>
    </dgm:pt>
    <dgm:pt modelId="{FD242A8C-586A-40DB-ABED-6A15AAF23FCF}" type="parTrans" cxnId="{DC122B81-91C7-454F-89AD-1D81CEBE0678}">
      <dgm:prSet/>
      <dgm:spPr/>
      <dgm:t>
        <a:bodyPr/>
        <a:lstStyle/>
        <a:p>
          <a:endParaRPr lang="en-US"/>
        </a:p>
      </dgm:t>
    </dgm:pt>
    <dgm:pt modelId="{69FF18D7-25B1-4250-87B6-7978D5B3F880}" type="sibTrans" cxnId="{DC122B81-91C7-454F-89AD-1D81CEBE0678}">
      <dgm:prSet/>
      <dgm:spPr/>
      <dgm:t>
        <a:bodyPr/>
        <a:lstStyle/>
        <a:p>
          <a:endParaRPr lang="en-US"/>
        </a:p>
      </dgm:t>
    </dgm:pt>
    <dgm:pt modelId="{7B07DFB4-2C0C-4DA9-ADAB-7D5A75C8EB9F}">
      <dgm:prSet phldrT="[Text]"/>
      <dgm:spPr/>
      <dgm:t>
        <a:bodyPr/>
        <a:lstStyle/>
        <a:p>
          <a:r>
            <a:rPr lang="en-US"/>
            <a:t>Mengambil kesimpulan atas kekurangan dari aplikasi yang telah ada</a:t>
          </a:r>
        </a:p>
      </dgm:t>
    </dgm:pt>
    <dgm:pt modelId="{3CC8A043-AFD1-42F2-BEF0-2CBBE69B7B55}" type="parTrans" cxnId="{9B415E64-CABB-45BE-A992-77B8FD44E8C3}">
      <dgm:prSet/>
      <dgm:spPr/>
      <dgm:t>
        <a:bodyPr/>
        <a:lstStyle/>
        <a:p>
          <a:endParaRPr lang="en-US"/>
        </a:p>
      </dgm:t>
    </dgm:pt>
    <dgm:pt modelId="{E4B451C0-C66A-49D0-A8CC-D60FA422F485}" type="sibTrans" cxnId="{9B415E64-CABB-45BE-A992-77B8FD44E8C3}">
      <dgm:prSet/>
      <dgm:spPr/>
      <dgm:t>
        <a:bodyPr/>
        <a:lstStyle/>
        <a:p>
          <a:endParaRPr lang="en-US"/>
        </a:p>
      </dgm:t>
    </dgm:pt>
    <dgm:pt modelId="{FB4045A7-263F-4C20-B6EB-EADF7E9AA86D}">
      <dgm:prSet phldrT="[Text]"/>
      <dgm:spPr/>
      <dgm:t>
        <a:bodyPr/>
        <a:lstStyle/>
        <a:p>
          <a:r>
            <a:rPr lang="en-US"/>
            <a:t>Menyusun perencanaan sistem informasi akuntansi dan aplikasi pencatatan bisnis</a:t>
          </a:r>
        </a:p>
      </dgm:t>
    </dgm:pt>
    <dgm:pt modelId="{7253952D-A9BD-47D4-A9E9-BA85EA65796F}" type="parTrans" cxnId="{E6A1F79E-94C2-49DB-83EA-007129A3F051}">
      <dgm:prSet/>
      <dgm:spPr/>
      <dgm:t>
        <a:bodyPr/>
        <a:lstStyle/>
        <a:p>
          <a:endParaRPr lang="en-US"/>
        </a:p>
      </dgm:t>
    </dgm:pt>
    <dgm:pt modelId="{377038AF-7739-4697-A3D1-BB288A7DA57A}" type="sibTrans" cxnId="{E6A1F79E-94C2-49DB-83EA-007129A3F051}">
      <dgm:prSet/>
      <dgm:spPr/>
      <dgm:t>
        <a:bodyPr/>
        <a:lstStyle/>
        <a:p>
          <a:endParaRPr lang="en-US"/>
        </a:p>
      </dgm:t>
    </dgm:pt>
    <dgm:pt modelId="{100ADF73-F2C0-4110-9795-B75B827686FB}" type="pres">
      <dgm:prSet presAssocID="{00AC490A-6F0B-4B12-B6A5-40C05923E869}" presName="CompostProcess" presStyleCnt="0">
        <dgm:presLayoutVars>
          <dgm:dir/>
          <dgm:resizeHandles val="exact"/>
        </dgm:presLayoutVars>
      </dgm:prSet>
      <dgm:spPr/>
    </dgm:pt>
    <dgm:pt modelId="{E20BF78C-B4F8-486E-BCC4-55311EDCB2F7}" type="pres">
      <dgm:prSet presAssocID="{00AC490A-6F0B-4B12-B6A5-40C05923E869}" presName="arrow" presStyleLbl="bgShp" presStyleIdx="0" presStyleCnt="1" custLinFactNeighborX="-9633" custLinFactNeighborY="-24946"/>
      <dgm:spPr/>
    </dgm:pt>
    <dgm:pt modelId="{F129DAA8-8686-4B09-A012-FA3AF919A6C9}" type="pres">
      <dgm:prSet presAssocID="{00AC490A-6F0B-4B12-B6A5-40C05923E869}" presName="linearProcess" presStyleCnt="0"/>
      <dgm:spPr/>
    </dgm:pt>
    <dgm:pt modelId="{DB0E1E72-1538-40A4-9DBE-2BDED2A98031}" type="pres">
      <dgm:prSet presAssocID="{91CBDC33-5102-4CED-90E5-D3D16E6C11E3}" presName="textNode" presStyleLbl="node1" presStyleIdx="0" presStyleCnt="3">
        <dgm:presLayoutVars>
          <dgm:bulletEnabled val="1"/>
        </dgm:presLayoutVars>
      </dgm:prSet>
      <dgm:spPr/>
      <dgm:t>
        <a:bodyPr/>
        <a:lstStyle/>
        <a:p>
          <a:endParaRPr lang="id-ID"/>
        </a:p>
      </dgm:t>
    </dgm:pt>
    <dgm:pt modelId="{D1BAE77F-2D5A-4386-8495-305705C3864F}" type="pres">
      <dgm:prSet presAssocID="{69FF18D7-25B1-4250-87B6-7978D5B3F880}" presName="sibTrans" presStyleCnt="0"/>
      <dgm:spPr/>
    </dgm:pt>
    <dgm:pt modelId="{B2A48EE8-95C1-4BF7-8532-1A4BBD0A51F3}" type="pres">
      <dgm:prSet presAssocID="{7B07DFB4-2C0C-4DA9-ADAB-7D5A75C8EB9F}" presName="textNode" presStyleLbl="node1" presStyleIdx="1" presStyleCnt="3">
        <dgm:presLayoutVars>
          <dgm:bulletEnabled val="1"/>
        </dgm:presLayoutVars>
      </dgm:prSet>
      <dgm:spPr/>
      <dgm:t>
        <a:bodyPr/>
        <a:lstStyle/>
        <a:p>
          <a:endParaRPr lang="id-ID"/>
        </a:p>
      </dgm:t>
    </dgm:pt>
    <dgm:pt modelId="{C126601D-C711-4CD5-982A-0BD640E5F1CD}" type="pres">
      <dgm:prSet presAssocID="{E4B451C0-C66A-49D0-A8CC-D60FA422F485}" presName="sibTrans" presStyleCnt="0"/>
      <dgm:spPr/>
    </dgm:pt>
    <dgm:pt modelId="{B5EC491C-830D-4F63-BC38-54FC928FBBE4}" type="pres">
      <dgm:prSet presAssocID="{FB4045A7-263F-4C20-B6EB-EADF7E9AA86D}" presName="textNode" presStyleLbl="node1" presStyleIdx="2" presStyleCnt="3">
        <dgm:presLayoutVars>
          <dgm:bulletEnabled val="1"/>
        </dgm:presLayoutVars>
      </dgm:prSet>
      <dgm:spPr/>
      <dgm:t>
        <a:bodyPr/>
        <a:lstStyle/>
        <a:p>
          <a:endParaRPr lang="id-ID"/>
        </a:p>
      </dgm:t>
    </dgm:pt>
  </dgm:ptLst>
  <dgm:cxnLst>
    <dgm:cxn modelId="{9B415E64-CABB-45BE-A992-77B8FD44E8C3}" srcId="{00AC490A-6F0B-4B12-B6A5-40C05923E869}" destId="{7B07DFB4-2C0C-4DA9-ADAB-7D5A75C8EB9F}" srcOrd="1" destOrd="0" parTransId="{3CC8A043-AFD1-42F2-BEF0-2CBBE69B7B55}" sibTransId="{E4B451C0-C66A-49D0-A8CC-D60FA422F485}"/>
    <dgm:cxn modelId="{E6A1F79E-94C2-49DB-83EA-007129A3F051}" srcId="{00AC490A-6F0B-4B12-B6A5-40C05923E869}" destId="{FB4045A7-263F-4C20-B6EB-EADF7E9AA86D}" srcOrd="2" destOrd="0" parTransId="{7253952D-A9BD-47D4-A9E9-BA85EA65796F}" sibTransId="{377038AF-7739-4697-A3D1-BB288A7DA57A}"/>
    <dgm:cxn modelId="{DC122B81-91C7-454F-89AD-1D81CEBE0678}" srcId="{00AC490A-6F0B-4B12-B6A5-40C05923E869}" destId="{91CBDC33-5102-4CED-90E5-D3D16E6C11E3}" srcOrd="0" destOrd="0" parTransId="{FD242A8C-586A-40DB-ABED-6A15AAF23FCF}" sibTransId="{69FF18D7-25B1-4250-87B6-7978D5B3F880}"/>
    <dgm:cxn modelId="{08DABB5B-BA80-41D3-AE26-B12774F9CC40}" type="presOf" srcId="{FB4045A7-263F-4C20-B6EB-EADF7E9AA86D}" destId="{B5EC491C-830D-4F63-BC38-54FC928FBBE4}" srcOrd="0" destOrd="0" presId="urn:microsoft.com/office/officeart/2005/8/layout/hProcess9"/>
    <dgm:cxn modelId="{2E54E8EF-B6C5-4CBA-9CC7-F473F12353F3}" type="presOf" srcId="{7B07DFB4-2C0C-4DA9-ADAB-7D5A75C8EB9F}" destId="{B2A48EE8-95C1-4BF7-8532-1A4BBD0A51F3}" srcOrd="0" destOrd="0" presId="urn:microsoft.com/office/officeart/2005/8/layout/hProcess9"/>
    <dgm:cxn modelId="{DE1C7D91-1AE8-47C2-8693-E4A10EBB3AB1}" type="presOf" srcId="{00AC490A-6F0B-4B12-B6A5-40C05923E869}" destId="{100ADF73-F2C0-4110-9795-B75B827686FB}" srcOrd="0" destOrd="0" presId="urn:microsoft.com/office/officeart/2005/8/layout/hProcess9"/>
    <dgm:cxn modelId="{B6760819-60E8-4431-91A5-1AD3C76CEE90}" type="presOf" srcId="{91CBDC33-5102-4CED-90E5-D3D16E6C11E3}" destId="{DB0E1E72-1538-40A4-9DBE-2BDED2A98031}" srcOrd="0" destOrd="0" presId="urn:microsoft.com/office/officeart/2005/8/layout/hProcess9"/>
    <dgm:cxn modelId="{55F3EEDB-0FB0-4655-A077-1A7E028AA49A}" type="presParOf" srcId="{100ADF73-F2C0-4110-9795-B75B827686FB}" destId="{E20BF78C-B4F8-486E-BCC4-55311EDCB2F7}" srcOrd="0" destOrd="0" presId="urn:microsoft.com/office/officeart/2005/8/layout/hProcess9"/>
    <dgm:cxn modelId="{9876241F-9426-4F39-BD98-0D11DFEC3916}" type="presParOf" srcId="{100ADF73-F2C0-4110-9795-B75B827686FB}" destId="{F129DAA8-8686-4B09-A012-FA3AF919A6C9}" srcOrd="1" destOrd="0" presId="urn:microsoft.com/office/officeart/2005/8/layout/hProcess9"/>
    <dgm:cxn modelId="{D7E58AF7-E172-4B73-A743-8C185A08C20D}" type="presParOf" srcId="{F129DAA8-8686-4B09-A012-FA3AF919A6C9}" destId="{DB0E1E72-1538-40A4-9DBE-2BDED2A98031}" srcOrd="0" destOrd="0" presId="urn:microsoft.com/office/officeart/2005/8/layout/hProcess9"/>
    <dgm:cxn modelId="{10D6D8DC-6068-4459-BD31-50A5037BED3A}" type="presParOf" srcId="{F129DAA8-8686-4B09-A012-FA3AF919A6C9}" destId="{D1BAE77F-2D5A-4386-8495-305705C3864F}" srcOrd="1" destOrd="0" presId="urn:microsoft.com/office/officeart/2005/8/layout/hProcess9"/>
    <dgm:cxn modelId="{6C38C0F1-44A7-42A1-876D-CDD7D712AAD2}" type="presParOf" srcId="{F129DAA8-8686-4B09-A012-FA3AF919A6C9}" destId="{B2A48EE8-95C1-4BF7-8532-1A4BBD0A51F3}" srcOrd="2" destOrd="0" presId="urn:microsoft.com/office/officeart/2005/8/layout/hProcess9"/>
    <dgm:cxn modelId="{EBD080EC-D080-4BF7-851C-D2FAE8C15FEA}" type="presParOf" srcId="{F129DAA8-8686-4B09-A012-FA3AF919A6C9}" destId="{C126601D-C711-4CD5-982A-0BD640E5F1CD}" srcOrd="3" destOrd="0" presId="urn:microsoft.com/office/officeart/2005/8/layout/hProcess9"/>
    <dgm:cxn modelId="{9EB8446E-C80B-4DD1-8D19-C0FCE4C688E4}" type="presParOf" srcId="{F129DAA8-8686-4B09-A012-FA3AF919A6C9}" destId="{B5EC491C-830D-4F63-BC38-54FC928FBBE4}" srcOrd="4" destOrd="0" presId="urn:microsoft.com/office/officeart/2005/8/layout/hProcess9"/>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0BF78C-B4F8-486E-BCC4-55311EDCB2F7}">
      <dsp:nvSpPr>
        <dsp:cNvPr id="0" name=""/>
        <dsp:cNvSpPr/>
      </dsp:nvSpPr>
      <dsp:spPr>
        <a:xfrm>
          <a:off x="0" y="0"/>
          <a:ext cx="2623185" cy="1366377"/>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DB0E1E72-1538-40A4-9DBE-2BDED2A98031}">
      <dsp:nvSpPr>
        <dsp:cNvPr id="0" name=""/>
        <dsp:cNvSpPr/>
      </dsp:nvSpPr>
      <dsp:spPr>
        <a:xfrm>
          <a:off x="104577" y="409913"/>
          <a:ext cx="925830" cy="5465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elakukan survey atas kelebihan dan kekurangan aplikasi pencatatan bisnis UMKM</a:t>
          </a:r>
        </a:p>
      </dsp:txBody>
      <dsp:txXfrm>
        <a:off x="131257" y="436593"/>
        <a:ext cx="872470" cy="493190"/>
      </dsp:txXfrm>
    </dsp:sp>
    <dsp:sp modelId="{B2A48EE8-95C1-4BF7-8532-1A4BBD0A51F3}">
      <dsp:nvSpPr>
        <dsp:cNvPr id="0" name=""/>
        <dsp:cNvSpPr/>
      </dsp:nvSpPr>
      <dsp:spPr>
        <a:xfrm>
          <a:off x="1080134" y="409913"/>
          <a:ext cx="925830" cy="5465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engambil kesimpulan atas kekurangan dari aplikasi yang telah ada</a:t>
          </a:r>
        </a:p>
      </dsp:txBody>
      <dsp:txXfrm>
        <a:off x="1106814" y="436593"/>
        <a:ext cx="872470" cy="493190"/>
      </dsp:txXfrm>
    </dsp:sp>
    <dsp:sp modelId="{B5EC491C-830D-4F63-BC38-54FC928FBBE4}">
      <dsp:nvSpPr>
        <dsp:cNvPr id="0" name=""/>
        <dsp:cNvSpPr/>
      </dsp:nvSpPr>
      <dsp:spPr>
        <a:xfrm>
          <a:off x="2055692" y="409913"/>
          <a:ext cx="925830" cy="5465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lvl="0" algn="ctr" defTabSz="266700">
            <a:lnSpc>
              <a:spcPct val="90000"/>
            </a:lnSpc>
            <a:spcBef>
              <a:spcPct val="0"/>
            </a:spcBef>
            <a:spcAft>
              <a:spcPct val="35000"/>
            </a:spcAft>
          </a:pPr>
          <a:r>
            <a:rPr lang="en-US" sz="600" kern="1200"/>
            <a:t>Menyusun perencanaan sistem informasi akuntansi dan aplikasi pencatatan bisnis</a:t>
          </a:r>
        </a:p>
      </dsp:txBody>
      <dsp:txXfrm>
        <a:off x="2082372" y="436593"/>
        <a:ext cx="872470" cy="49319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1B59D4-823F-4CB3-A93B-9A9E2B65A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9557</Words>
  <Characters>54481</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er</dc:creator>
  <cp:keywords/>
  <dc:description/>
  <cp:lastModifiedBy>DELL</cp:lastModifiedBy>
  <cp:revision>2</cp:revision>
  <dcterms:created xsi:type="dcterms:W3CDTF">2022-01-13T02:28:00Z</dcterms:created>
  <dcterms:modified xsi:type="dcterms:W3CDTF">2022-01-13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s://csl.mendeley.com/styles/445512441/apa</vt:lpwstr>
  </property>
  <property fmtid="{D5CDD505-2E9C-101B-9397-08002B2CF9AE}" pid="5" name="Mendeley Recent Style Name 1_1">
    <vt:lpwstr>American Psychological Association 7th edition - yeni priatnasari</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45512441/vancouver-2</vt:lpwstr>
  </property>
  <property fmtid="{D5CDD505-2E9C-101B-9397-08002B2CF9AE}" pid="19" name="Mendeley Recent Style Name 8_1">
    <vt:lpwstr>Vancouver - yeni priatnasari</vt:lpwstr>
  </property>
  <property fmtid="{D5CDD505-2E9C-101B-9397-08002B2CF9AE}" pid="20" name="Mendeley Recent Style Id 9_1">
    <vt:lpwstr>http://csl.mendeley.com/styles/445512441/vancouver-3</vt:lpwstr>
  </property>
  <property fmtid="{D5CDD505-2E9C-101B-9397-08002B2CF9AE}" pid="21" name="Mendeley Recent Style Name 9_1">
    <vt:lpwstr>Vancouver - yeni priatnasari</vt:lpwstr>
  </property>
  <property fmtid="{D5CDD505-2E9C-101B-9397-08002B2CF9AE}" pid="22" name="Mendeley Document_1">
    <vt:lpwstr>True</vt:lpwstr>
  </property>
  <property fmtid="{D5CDD505-2E9C-101B-9397-08002B2CF9AE}" pid="23" name="Mendeley Citation Style_1">
    <vt:lpwstr>http://csl.mendeley.com/styles/445512441/vancouver-3</vt:lpwstr>
  </property>
  <property fmtid="{D5CDD505-2E9C-101B-9397-08002B2CF9AE}" pid="24" name="Mendeley Unique User Id_1">
    <vt:lpwstr>fddf0fd1-b9e1-3662-a1b5-3beed377d22e</vt:lpwstr>
  </property>
</Properties>
</file>